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D8F5F" w14:textId="3852254C" w:rsidR="00DC6CE1" w:rsidRPr="00E73EEA" w:rsidRDefault="00DC6CE1" w:rsidP="006A0D57">
      <w:pPr>
        <w:pStyle w:val="a"/>
        <w:rPr>
          <w:rFonts w:cs="Times New Roman"/>
        </w:rPr>
      </w:pPr>
      <w:bookmarkStart w:id="0" w:name="_Toc528105382"/>
      <w:r w:rsidRPr="00E73EEA">
        <w:rPr>
          <w:rFonts w:hint="eastAsia"/>
        </w:rPr>
        <w:t>標題</w:t>
      </w:r>
      <w:bookmarkEnd w:id="0"/>
    </w:p>
    <w:p w14:paraId="7748C39D" w14:textId="3D854AE8" w:rsidR="00781771" w:rsidRPr="00E73EEA" w:rsidRDefault="00781771" w:rsidP="006A0D57">
      <w:pPr>
        <w:pStyle w:val="a"/>
        <w:rPr>
          <w:rFonts w:cs="Times New Roman"/>
        </w:rPr>
      </w:pPr>
      <w:bookmarkStart w:id="1" w:name="_Toc528105383"/>
      <w:r w:rsidRPr="00E73EEA">
        <w:rPr>
          <w:rFonts w:hint="eastAsia"/>
        </w:rPr>
        <w:lastRenderedPageBreak/>
        <w:t>目錄</w:t>
      </w:r>
      <w:bookmarkEnd w:id="1"/>
    </w:p>
    <w:p w14:paraId="6F0E8A27" w14:textId="4DFC3E93" w:rsidR="0079494F" w:rsidRPr="00E73EEA" w:rsidRDefault="00AC304C" w:rsidP="006A0D57">
      <w:pPr>
        <w:pStyle w:val="a"/>
      </w:pPr>
      <w:bookmarkStart w:id="2" w:name="_Toc357024737"/>
      <w:bookmarkStart w:id="3" w:name="_Toc528105384"/>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a"/>
        <w:rPr>
          <w:rFonts w:cs="Times New Roman"/>
        </w:rPr>
      </w:pPr>
      <w:bookmarkStart w:id="4" w:name="_Toc357024738"/>
      <w:bookmarkStart w:id="5" w:name="_Toc528105385"/>
      <w:r w:rsidRPr="00E73EEA">
        <w:rPr>
          <w:rFonts w:hint="eastAsia"/>
        </w:rPr>
        <w:lastRenderedPageBreak/>
        <w:t>中文摘要</w:t>
      </w:r>
      <w:bookmarkEnd w:id="4"/>
      <w:bookmarkEnd w:id="5"/>
    </w:p>
    <w:p w14:paraId="17A36CBB" w14:textId="77777777" w:rsidR="00AC304C" w:rsidRPr="00E73EEA" w:rsidRDefault="00AC304C" w:rsidP="006A0D57">
      <w:pPr>
        <w:pStyle w:val="a"/>
      </w:pPr>
      <w:bookmarkStart w:id="6" w:name="_Toc357024739"/>
      <w:bookmarkStart w:id="7" w:name="_Toc528105386"/>
      <w:r w:rsidRPr="00E73EEA">
        <w:lastRenderedPageBreak/>
        <w:t>ABSTRACT</w:t>
      </w:r>
      <w:bookmarkEnd w:id="6"/>
      <w:bookmarkEnd w:id="7"/>
    </w:p>
    <w:p w14:paraId="738F103B" w14:textId="77777777" w:rsidR="00AC304C" w:rsidRPr="00E73EEA" w:rsidRDefault="00AC304C" w:rsidP="006A0D57">
      <w:pPr>
        <w:pStyle w:val="a"/>
      </w:pPr>
      <w:bookmarkStart w:id="8" w:name="_Toc357024740"/>
      <w:bookmarkStart w:id="9" w:name="_Toc528105387"/>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97257779"/>
        <w:docPartObj>
          <w:docPartGallery w:val="Table of Contents"/>
          <w:docPartUnique/>
        </w:docPartObj>
      </w:sdtPr>
      <w:sdtEndPr>
        <w:rPr>
          <w:b/>
          <w:bCs/>
          <w:noProof/>
        </w:rPr>
      </w:sdtEndPr>
      <w:sdtContent>
        <w:p w14:paraId="0965C79C" w14:textId="14F1035B" w:rsidR="00200C8D" w:rsidRDefault="00200C8D">
          <w:pPr>
            <w:pStyle w:val="aff0"/>
          </w:pPr>
          <w:r>
            <w:t>Table of Contents</w:t>
          </w:r>
        </w:p>
        <w:p w14:paraId="27C34476" w14:textId="6DA54EB1" w:rsidR="00157B7D" w:rsidRDefault="00157B7D" w:rsidP="00157B7D">
          <w:pPr>
            <w:pStyle w:val="11"/>
            <w:rPr>
              <w:rFonts w:asciiTheme="minorHAnsi" w:eastAsiaTheme="minorEastAsia" w:hAnsiTheme="minorHAnsi" w:cstheme="minorBidi"/>
              <w:noProof/>
              <w:kern w:val="0"/>
              <w:sz w:val="22"/>
              <w:szCs w:val="22"/>
            </w:rPr>
          </w:pPr>
          <w:r>
            <w:fldChar w:fldCharType="begin"/>
          </w:r>
          <w:r>
            <w:instrText xml:space="preserve"> TOC \o "1-4" \h \z \u </w:instrText>
          </w:r>
          <w:r>
            <w:fldChar w:fldCharType="separate"/>
          </w:r>
          <w:hyperlink w:anchor="_Toc528105382" w:history="1">
            <w:r w:rsidRPr="00FD589E">
              <w:rPr>
                <w:rStyle w:val="aff1"/>
                <w:rFonts w:hint="eastAsia"/>
                <w:noProof/>
              </w:rPr>
              <w:t>標題</w:t>
            </w:r>
            <w:r>
              <w:rPr>
                <w:noProof/>
                <w:webHidden/>
              </w:rPr>
              <w:tab/>
            </w:r>
            <w:r>
              <w:rPr>
                <w:noProof/>
                <w:webHidden/>
              </w:rPr>
              <w:fldChar w:fldCharType="begin"/>
            </w:r>
            <w:r>
              <w:rPr>
                <w:noProof/>
                <w:webHidden/>
              </w:rPr>
              <w:instrText xml:space="preserve"> PAGEREF _Toc528105382 \h </w:instrText>
            </w:r>
            <w:r>
              <w:rPr>
                <w:noProof/>
                <w:webHidden/>
              </w:rPr>
            </w:r>
            <w:r>
              <w:rPr>
                <w:noProof/>
                <w:webHidden/>
              </w:rPr>
              <w:fldChar w:fldCharType="separate"/>
            </w:r>
            <w:r>
              <w:rPr>
                <w:noProof/>
                <w:webHidden/>
              </w:rPr>
              <w:t>i</w:t>
            </w:r>
            <w:r>
              <w:rPr>
                <w:noProof/>
                <w:webHidden/>
              </w:rPr>
              <w:fldChar w:fldCharType="end"/>
            </w:r>
          </w:hyperlink>
        </w:p>
        <w:p w14:paraId="09263178" w14:textId="6FB4A06B" w:rsidR="00157B7D" w:rsidRDefault="007C2EE0" w:rsidP="00157B7D">
          <w:pPr>
            <w:pStyle w:val="11"/>
            <w:rPr>
              <w:rFonts w:asciiTheme="minorHAnsi" w:eastAsiaTheme="minorEastAsia" w:hAnsiTheme="minorHAnsi" w:cstheme="minorBidi"/>
              <w:noProof/>
              <w:kern w:val="0"/>
              <w:sz w:val="22"/>
              <w:szCs w:val="22"/>
            </w:rPr>
          </w:pPr>
          <w:hyperlink w:anchor="_Toc528105383" w:history="1">
            <w:r w:rsidR="00157B7D" w:rsidRPr="00FD589E">
              <w:rPr>
                <w:rStyle w:val="aff1"/>
                <w:rFonts w:hint="eastAsia"/>
                <w:noProof/>
              </w:rPr>
              <w:t>目錄</w:t>
            </w:r>
            <w:r w:rsidR="00157B7D">
              <w:rPr>
                <w:noProof/>
                <w:webHidden/>
              </w:rPr>
              <w:tab/>
            </w:r>
            <w:r w:rsidR="00157B7D">
              <w:rPr>
                <w:noProof/>
                <w:webHidden/>
              </w:rPr>
              <w:fldChar w:fldCharType="begin"/>
            </w:r>
            <w:r w:rsidR="00157B7D">
              <w:rPr>
                <w:noProof/>
                <w:webHidden/>
              </w:rPr>
              <w:instrText xml:space="preserve"> PAGEREF _Toc528105383 \h </w:instrText>
            </w:r>
            <w:r w:rsidR="00157B7D">
              <w:rPr>
                <w:noProof/>
                <w:webHidden/>
              </w:rPr>
            </w:r>
            <w:r w:rsidR="00157B7D">
              <w:rPr>
                <w:noProof/>
                <w:webHidden/>
              </w:rPr>
              <w:fldChar w:fldCharType="separate"/>
            </w:r>
            <w:r w:rsidR="00157B7D">
              <w:rPr>
                <w:noProof/>
                <w:webHidden/>
              </w:rPr>
              <w:t>ii</w:t>
            </w:r>
            <w:r w:rsidR="00157B7D">
              <w:rPr>
                <w:noProof/>
                <w:webHidden/>
              </w:rPr>
              <w:fldChar w:fldCharType="end"/>
            </w:r>
          </w:hyperlink>
        </w:p>
        <w:p w14:paraId="194490D4" w14:textId="37E1379C" w:rsidR="00157B7D" w:rsidRDefault="007C2EE0" w:rsidP="00157B7D">
          <w:pPr>
            <w:pStyle w:val="11"/>
            <w:rPr>
              <w:rFonts w:asciiTheme="minorHAnsi" w:eastAsiaTheme="minorEastAsia" w:hAnsiTheme="minorHAnsi" w:cstheme="minorBidi"/>
              <w:noProof/>
              <w:kern w:val="0"/>
              <w:sz w:val="22"/>
              <w:szCs w:val="22"/>
            </w:rPr>
          </w:pPr>
          <w:hyperlink w:anchor="_Toc528105384" w:history="1">
            <w:r w:rsidR="00157B7D" w:rsidRPr="00FD589E">
              <w:rPr>
                <w:rStyle w:val="aff1"/>
                <w:rFonts w:ascii="微軟正黑體" w:eastAsia="微軟正黑體" w:hAnsi="微軟正黑體" w:cs="微軟正黑體" w:hint="eastAsia"/>
                <w:noProof/>
              </w:rPr>
              <w:t>致謝</w:t>
            </w:r>
            <w:r w:rsidR="00157B7D">
              <w:rPr>
                <w:noProof/>
                <w:webHidden/>
              </w:rPr>
              <w:tab/>
            </w:r>
            <w:r w:rsidR="00157B7D">
              <w:rPr>
                <w:noProof/>
                <w:webHidden/>
              </w:rPr>
              <w:fldChar w:fldCharType="begin"/>
            </w:r>
            <w:r w:rsidR="00157B7D">
              <w:rPr>
                <w:noProof/>
                <w:webHidden/>
              </w:rPr>
              <w:instrText xml:space="preserve"> PAGEREF _Toc528105384 \h </w:instrText>
            </w:r>
            <w:r w:rsidR="00157B7D">
              <w:rPr>
                <w:noProof/>
                <w:webHidden/>
              </w:rPr>
            </w:r>
            <w:r w:rsidR="00157B7D">
              <w:rPr>
                <w:noProof/>
                <w:webHidden/>
              </w:rPr>
              <w:fldChar w:fldCharType="separate"/>
            </w:r>
            <w:r w:rsidR="00157B7D">
              <w:rPr>
                <w:noProof/>
                <w:webHidden/>
              </w:rPr>
              <w:t>iii</w:t>
            </w:r>
            <w:r w:rsidR="00157B7D">
              <w:rPr>
                <w:noProof/>
                <w:webHidden/>
              </w:rPr>
              <w:fldChar w:fldCharType="end"/>
            </w:r>
          </w:hyperlink>
        </w:p>
        <w:p w14:paraId="7674CC62" w14:textId="312510E1" w:rsidR="00157B7D" w:rsidRDefault="007C2EE0" w:rsidP="00157B7D">
          <w:pPr>
            <w:pStyle w:val="11"/>
            <w:rPr>
              <w:rFonts w:asciiTheme="minorHAnsi" w:eastAsiaTheme="minorEastAsia" w:hAnsiTheme="minorHAnsi" w:cstheme="minorBidi"/>
              <w:noProof/>
              <w:kern w:val="0"/>
              <w:sz w:val="22"/>
              <w:szCs w:val="22"/>
            </w:rPr>
          </w:pPr>
          <w:hyperlink w:anchor="_Toc528105385" w:history="1">
            <w:r w:rsidR="00157B7D" w:rsidRPr="00FD589E">
              <w:rPr>
                <w:rStyle w:val="aff1"/>
                <w:rFonts w:hint="eastAsia"/>
                <w:noProof/>
              </w:rPr>
              <w:t>中文摘要</w:t>
            </w:r>
            <w:r w:rsidR="00157B7D">
              <w:rPr>
                <w:noProof/>
                <w:webHidden/>
              </w:rPr>
              <w:tab/>
            </w:r>
            <w:r w:rsidR="00157B7D">
              <w:rPr>
                <w:noProof/>
                <w:webHidden/>
              </w:rPr>
              <w:fldChar w:fldCharType="begin"/>
            </w:r>
            <w:r w:rsidR="00157B7D">
              <w:rPr>
                <w:noProof/>
                <w:webHidden/>
              </w:rPr>
              <w:instrText xml:space="preserve"> PAGEREF _Toc528105385 \h </w:instrText>
            </w:r>
            <w:r w:rsidR="00157B7D">
              <w:rPr>
                <w:noProof/>
                <w:webHidden/>
              </w:rPr>
            </w:r>
            <w:r w:rsidR="00157B7D">
              <w:rPr>
                <w:noProof/>
                <w:webHidden/>
              </w:rPr>
              <w:fldChar w:fldCharType="separate"/>
            </w:r>
            <w:r w:rsidR="00157B7D">
              <w:rPr>
                <w:noProof/>
                <w:webHidden/>
              </w:rPr>
              <w:t>iv</w:t>
            </w:r>
            <w:r w:rsidR="00157B7D">
              <w:rPr>
                <w:noProof/>
                <w:webHidden/>
              </w:rPr>
              <w:fldChar w:fldCharType="end"/>
            </w:r>
          </w:hyperlink>
        </w:p>
        <w:p w14:paraId="79D1D4B8" w14:textId="75E6F185" w:rsidR="00157B7D" w:rsidRDefault="007C2EE0" w:rsidP="00157B7D">
          <w:pPr>
            <w:pStyle w:val="11"/>
            <w:rPr>
              <w:rFonts w:asciiTheme="minorHAnsi" w:eastAsiaTheme="minorEastAsia" w:hAnsiTheme="minorHAnsi" w:cstheme="minorBidi"/>
              <w:noProof/>
              <w:kern w:val="0"/>
              <w:sz w:val="22"/>
              <w:szCs w:val="22"/>
            </w:rPr>
          </w:pPr>
          <w:hyperlink w:anchor="_Toc528105386" w:history="1">
            <w:r w:rsidR="00157B7D" w:rsidRPr="00FD589E">
              <w:rPr>
                <w:rStyle w:val="aff1"/>
                <w:noProof/>
              </w:rPr>
              <w:t>ABSTRACT</w:t>
            </w:r>
            <w:r w:rsidR="00157B7D">
              <w:rPr>
                <w:noProof/>
                <w:webHidden/>
              </w:rPr>
              <w:tab/>
            </w:r>
            <w:r w:rsidR="00157B7D">
              <w:rPr>
                <w:noProof/>
                <w:webHidden/>
              </w:rPr>
              <w:fldChar w:fldCharType="begin"/>
            </w:r>
            <w:r w:rsidR="00157B7D">
              <w:rPr>
                <w:noProof/>
                <w:webHidden/>
              </w:rPr>
              <w:instrText xml:space="preserve"> PAGEREF _Toc528105386 \h </w:instrText>
            </w:r>
            <w:r w:rsidR="00157B7D">
              <w:rPr>
                <w:noProof/>
                <w:webHidden/>
              </w:rPr>
            </w:r>
            <w:r w:rsidR="00157B7D">
              <w:rPr>
                <w:noProof/>
                <w:webHidden/>
              </w:rPr>
              <w:fldChar w:fldCharType="separate"/>
            </w:r>
            <w:r w:rsidR="00157B7D">
              <w:rPr>
                <w:noProof/>
                <w:webHidden/>
              </w:rPr>
              <w:t>v</w:t>
            </w:r>
            <w:r w:rsidR="00157B7D">
              <w:rPr>
                <w:noProof/>
                <w:webHidden/>
              </w:rPr>
              <w:fldChar w:fldCharType="end"/>
            </w:r>
          </w:hyperlink>
        </w:p>
        <w:p w14:paraId="01DA8046" w14:textId="53349677" w:rsidR="00157B7D" w:rsidRDefault="007C2EE0" w:rsidP="00157B7D">
          <w:pPr>
            <w:pStyle w:val="11"/>
            <w:rPr>
              <w:rFonts w:asciiTheme="minorHAnsi" w:eastAsiaTheme="minorEastAsia" w:hAnsiTheme="minorHAnsi" w:cstheme="minorBidi"/>
              <w:noProof/>
              <w:kern w:val="0"/>
              <w:sz w:val="22"/>
              <w:szCs w:val="22"/>
            </w:rPr>
          </w:pPr>
          <w:hyperlink w:anchor="_Toc528105387" w:history="1">
            <w:r w:rsidR="00157B7D" w:rsidRPr="00FD589E">
              <w:rPr>
                <w:rStyle w:val="aff1"/>
                <w:noProof/>
              </w:rPr>
              <w:t>CONTENTS</w:t>
            </w:r>
            <w:r w:rsidR="00157B7D">
              <w:rPr>
                <w:noProof/>
                <w:webHidden/>
              </w:rPr>
              <w:tab/>
            </w:r>
            <w:r w:rsidR="00157B7D">
              <w:rPr>
                <w:noProof/>
                <w:webHidden/>
              </w:rPr>
              <w:fldChar w:fldCharType="begin"/>
            </w:r>
            <w:r w:rsidR="00157B7D">
              <w:rPr>
                <w:noProof/>
                <w:webHidden/>
              </w:rPr>
              <w:instrText xml:space="preserve"> PAGEREF _Toc528105387 \h </w:instrText>
            </w:r>
            <w:r w:rsidR="00157B7D">
              <w:rPr>
                <w:noProof/>
                <w:webHidden/>
              </w:rPr>
            </w:r>
            <w:r w:rsidR="00157B7D">
              <w:rPr>
                <w:noProof/>
                <w:webHidden/>
              </w:rPr>
              <w:fldChar w:fldCharType="separate"/>
            </w:r>
            <w:r w:rsidR="00157B7D">
              <w:rPr>
                <w:noProof/>
                <w:webHidden/>
              </w:rPr>
              <w:t>vi</w:t>
            </w:r>
            <w:r w:rsidR="00157B7D">
              <w:rPr>
                <w:noProof/>
                <w:webHidden/>
              </w:rPr>
              <w:fldChar w:fldCharType="end"/>
            </w:r>
          </w:hyperlink>
        </w:p>
        <w:p w14:paraId="3677A06C" w14:textId="51E85864" w:rsidR="00157B7D" w:rsidRDefault="007C2EE0" w:rsidP="00157B7D">
          <w:pPr>
            <w:pStyle w:val="11"/>
            <w:rPr>
              <w:rFonts w:asciiTheme="minorHAnsi" w:eastAsiaTheme="minorEastAsia" w:hAnsiTheme="minorHAnsi" w:cstheme="minorBidi"/>
              <w:noProof/>
              <w:kern w:val="0"/>
              <w:sz w:val="22"/>
              <w:szCs w:val="22"/>
            </w:rPr>
          </w:pPr>
          <w:hyperlink w:anchor="_Toc528105388" w:history="1">
            <w:r w:rsidR="00157B7D" w:rsidRPr="00FD589E">
              <w:rPr>
                <w:rStyle w:val="aff1"/>
                <w:noProof/>
              </w:rPr>
              <w:t>LIST OF FIGURES</w:t>
            </w:r>
            <w:r w:rsidR="00157B7D">
              <w:rPr>
                <w:noProof/>
                <w:webHidden/>
              </w:rPr>
              <w:tab/>
            </w:r>
            <w:r w:rsidR="00157B7D">
              <w:rPr>
                <w:noProof/>
                <w:webHidden/>
              </w:rPr>
              <w:fldChar w:fldCharType="begin"/>
            </w:r>
            <w:r w:rsidR="00157B7D">
              <w:rPr>
                <w:noProof/>
                <w:webHidden/>
              </w:rPr>
              <w:instrText xml:space="preserve"> PAGEREF _Toc528105388 \h </w:instrText>
            </w:r>
            <w:r w:rsidR="00157B7D">
              <w:rPr>
                <w:noProof/>
                <w:webHidden/>
              </w:rPr>
            </w:r>
            <w:r w:rsidR="00157B7D">
              <w:rPr>
                <w:noProof/>
                <w:webHidden/>
              </w:rPr>
              <w:fldChar w:fldCharType="separate"/>
            </w:r>
            <w:r w:rsidR="00157B7D">
              <w:rPr>
                <w:noProof/>
                <w:webHidden/>
              </w:rPr>
              <w:t>viii</w:t>
            </w:r>
            <w:r w:rsidR="00157B7D">
              <w:rPr>
                <w:noProof/>
                <w:webHidden/>
              </w:rPr>
              <w:fldChar w:fldCharType="end"/>
            </w:r>
          </w:hyperlink>
        </w:p>
        <w:p w14:paraId="26522269" w14:textId="14460678" w:rsidR="00157B7D" w:rsidRDefault="007C2EE0" w:rsidP="00157B7D">
          <w:pPr>
            <w:pStyle w:val="11"/>
            <w:rPr>
              <w:rFonts w:asciiTheme="minorHAnsi" w:eastAsiaTheme="minorEastAsia" w:hAnsiTheme="minorHAnsi" w:cstheme="minorBidi"/>
              <w:noProof/>
              <w:kern w:val="0"/>
              <w:sz w:val="22"/>
              <w:szCs w:val="22"/>
            </w:rPr>
          </w:pPr>
          <w:hyperlink w:anchor="_Toc528105389" w:history="1">
            <w:r w:rsidR="00157B7D" w:rsidRPr="00FD589E">
              <w:rPr>
                <w:rStyle w:val="aff1"/>
                <w:noProof/>
              </w:rPr>
              <w:t>LIST OF TABLES</w:t>
            </w:r>
            <w:r w:rsidR="00157B7D">
              <w:rPr>
                <w:noProof/>
                <w:webHidden/>
              </w:rPr>
              <w:tab/>
            </w:r>
            <w:r w:rsidR="00157B7D">
              <w:rPr>
                <w:noProof/>
                <w:webHidden/>
              </w:rPr>
              <w:fldChar w:fldCharType="begin"/>
            </w:r>
            <w:r w:rsidR="00157B7D">
              <w:rPr>
                <w:noProof/>
                <w:webHidden/>
              </w:rPr>
              <w:instrText xml:space="preserve"> PAGEREF _Toc528105389 \h </w:instrText>
            </w:r>
            <w:r w:rsidR="00157B7D">
              <w:rPr>
                <w:noProof/>
                <w:webHidden/>
              </w:rPr>
            </w:r>
            <w:r w:rsidR="00157B7D">
              <w:rPr>
                <w:noProof/>
                <w:webHidden/>
              </w:rPr>
              <w:fldChar w:fldCharType="separate"/>
            </w:r>
            <w:r w:rsidR="00157B7D">
              <w:rPr>
                <w:noProof/>
                <w:webHidden/>
              </w:rPr>
              <w:t>ix</w:t>
            </w:r>
            <w:r w:rsidR="00157B7D">
              <w:rPr>
                <w:noProof/>
                <w:webHidden/>
              </w:rPr>
              <w:fldChar w:fldCharType="end"/>
            </w:r>
          </w:hyperlink>
        </w:p>
        <w:p w14:paraId="37FED217" w14:textId="0A8EB722" w:rsidR="00157B7D" w:rsidRDefault="007C2EE0" w:rsidP="00157B7D">
          <w:pPr>
            <w:pStyle w:val="11"/>
            <w:rPr>
              <w:rFonts w:asciiTheme="minorHAnsi" w:eastAsiaTheme="minorEastAsia" w:hAnsiTheme="minorHAnsi" w:cstheme="minorBidi"/>
              <w:noProof/>
              <w:kern w:val="0"/>
              <w:sz w:val="22"/>
              <w:szCs w:val="22"/>
            </w:rPr>
          </w:pPr>
          <w:hyperlink w:anchor="_Toc528105390" w:history="1">
            <w:r w:rsidR="00157B7D" w:rsidRPr="00FD589E">
              <w:rPr>
                <w:rStyle w:val="aff1"/>
                <w:rFonts w:hint="eastAsia"/>
                <w:noProof/>
              </w:rPr>
              <w:t>第一章</w:t>
            </w:r>
            <w:r w:rsidR="00157B7D" w:rsidRPr="00FD589E">
              <w:rPr>
                <w:rStyle w:val="aff1"/>
                <w:rFonts w:hint="eastAsia"/>
                <w:noProof/>
                <w:highlight w:val="lightGray"/>
              </w:rPr>
              <w:t xml:space="preserve"> </w:t>
            </w:r>
            <w:r w:rsidR="00157B7D" w:rsidRPr="00FD589E">
              <w:rPr>
                <w:rStyle w:val="aff1"/>
                <w:rFonts w:hint="eastAsia"/>
                <w:noProof/>
                <w:highlight w:val="lightGray"/>
              </w:rPr>
              <w:t>緒論</w:t>
            </w:r>
            <w:r w:rsidR="00157B7D">
              <w:rPr>
                <w:noProof/>
                <w:webHidden/>
              </w:rPr>
              <w:tab/>
            </w:r>
            <w:r w:rsidR="00157B7D">
              <w:rPr>
                <w:noProof/>
                <w:webHidden/>
              </w:rPr>
              <w:fldChar w:fldCharType="begin"/>
            </w:r>
            <w:r w:rsidR="00157B7D">
              <w:rPr>
                <w:noProof/>
                <w:webHidden/>
              </w:rPr>
              <w:instrText xml:space="preserve"> PAGEREF _Toc528105390 \h </w:instrText>
            </w:r>
            <w:r w:rsidR="00157B7D">
              <w:rPr>
                <w:noProof/>
                <w:webHidden/>
              </w:rPr>
            </w:r>
            <w:r w:rsidR="00157B7D">
              <w:rPr>
                <w:noProof/>
                <w:webHidden/>
              </w:rPr>
              <w:fldChar w:fldCharType="separate"/>
            </w:r>
            <w:r w:rsidR="00157B7D">
              <w:rPr>
                <w:noProof/>
                <w:webHidden/>
              </w:rPr>
              <w:t>0</w:t>
            </w:r>
            <w:r w:rsidR="00157B7D">
              <w:rPr>
                <w:noProof/>
                <w:webHidden/>
              </w:rPr>
              <w:fldChar w:fldCharType="end"/>
            </w:r>
          </w:hyperlink>
        </w:p>
        <w:p w14:paraId="45CE7BD2" w14:textId="201566C9" w:rsidR="00157B7D" w:rsidRDefault="007C2EE0">
          <w:pPr>
            <w:pStyle w:val="21"/>
            <w:tabs>
              <w:tab w:val="right" w:pos="8290"/>
            </w:tabs>
            <w:rPr>
              <w:rFonts w:eastAsiaTheme="minorEastAsia" w:cstheme="minorBidi"/>
              <w:b w:val="0"/>
              <w:bCs w:val="0"/>
              <w:noProof/>
              <w:kern w:val="0"/>
              <w:sz w:val="22"/>
              <w:szCs w:val="22"/>
            </w:rPr>
          </w:pPr>
          <w:hyperlink w:anchor="_Toc528105391" w:history="1">
            <w:r w:rsidR="00157B7D" w:rsidRPr="00FD589E">
              <w:rPr>
                <w:rStyle w:val="aff1"/>
                <w:noProof/>
              </w:rPr>
              <w:t>1.1</w:t>
            </w:r>
            <w:r w:rsidR="00157B7D" w:rsidRPr="00FD589E">
              <w:rPr>
                <w:rStyle w:val="aff1"/>
                <w:rFonts w:hint="eastAsia"/>
                <w:noProof/>
              </w:rPr>
              <w:t xml:space="preserve"> </w:t>
            </w:r>
            <w:r w:rsidR="00157B7D" w:rsidRPr="00FD589E">
              <w:rPr>
                <w:rStyle w:val="aff1"/>
                <w:rFonts w:hint="eastAsia"/>
                <w:noProof/>
              </w:rPr>
              <w:t>研究動機與目的</w:t>
            </w:r>
            <w:r w:rsidR="00157B7D">
              <w:rPr>
                <w:noProof/>
                <w:webHidden/>
              </w:rPr>
              <w:tab/>
            </w:r>
            <w:r w:rsidR="00157B7D">
              <w:rPr>
                <w:noProof/>
                <w:webHidden/>
              </w:rPr>
              <w:fldChar w:fldCharType="begin"/>
            </w:r>
            <w:r w:rsidR="00157B7D">
              <w:rPr>
                <w:noProof/>
                <w:webHidden/>
              </w:rPr>
              <w:instrText xml:space="preserve"> PAGEREF _Toc528105391 \h </w:instrText>
            </w:r>
            <w:r w:rsidR="00157B7D">
              <w:rPr>
                <w:noProof/>
                <w:webHidden/>
              </w:rPr>
            </w:r>
            <w:r w:rsidR="00157B7D">
              <w:rPr>
                <w:noProof/>
                <w:webHidden/>
              </w:rPr>
              <w:fldChar w:fldCharType="separate"/>
            </w:r>
            <w:r w:rsidR="00157B7D">
              <w:rPr>
                <w:noProof/>
                <w:webHidden/>
              </w:rPr>
              <w:t>0</w:t>
            </w:r>
            <w:r w:rsidR="00157B7D">
              <w:rPr>
                <w:noProof/>
                <w:webHidden/>
              </w:rPr>
              <w:fldChar w:fldCharType="end"/>
            </w:r>
          </w:hyperlink>
        </w:p>
        <w:p w14:paraId="1D70FB5C" w14:textId="4D75B5D2" w:rsidR="00157B7D" w:rsidRDefault="007C2EE0">
          <w:pPr>
            <w:pStyle w:val="21"/>
            <w:tabs>
              <w:tab w:val="right" w:pos="8290"/>
            </w:tabs>
            <w:rPr>
              <w:rFonts w:eastAsiaTheme="minorEastAsia" w:cstheme="minorBidi"/>
              <w:b w:val="0"/>
              <w:bCs w:val="0"/>
              <w:noProof/>
              <w:kern w:val="0"/>
              <w:sz w:val="22"/>
              <w:szCs w:val="22"/>
            </w:rPr>
          </w:pPr>
          <w:hyperlink w:anchor="_Toc528105392" w:history="1">
            <w:r w:rsidR="00157B7D" w:rsidRPr="00FD589E">
              <w:rPr>
                <w:rStyle w:val="aff1"/>
                <w:noProof/>
              </w:rPr>
              <w:t>1.2</w:t>
            </w:r>
            <w:r w:rsidR="00157B7D" w:rsidRPr="00FD589E">
              <w:rPr>
                <w:rStyle w:val="aff1"/>
                <w:rFonts w:hint="eastAsia"/>
                <w:noProof/>
              </w:rPr>
              <w:t xml:space="preserve"> </w:t>
            </w:r>
            <w:r w:rsidR="00157B7D" w:rsidRPr="00FD589E">
              <w:rPr>
                <w:rStyle w:val="aff1"/>
                <w:rFonts w:hint="eastAsia"/>
                <w:noProof/>
              </w:rPr>
              <w:t>論文架構</w:t>
            </w:r>
            <w:r w:rsidR="00157B7D">
              <w:rPr>
                <w:noProof/>
                <w:webHidden/>
              </w:rPr>
              <w:tab/>
            </w:r>
            <w:r w:rsidR="00157B7D">
              <w:rPr>
                <w:noProof/>
                <w:webHidden/>
              </w:rPr>
              <w:fldChar w:fldCharType="begin"/>
            </w:r>
            <w:r w:rsidR="00157B7D">
              <w:rPr>
                <w:noProof/>
                <w:webHidden/>
              </w:rPr>
              <w:instrText xml:space="preserve"> PAGEREF _Toc528105392 \h </w:instrText>
            </w:r>
            <w:r w:rsidR="00157B7D">
              <w:rPr>
                <w:noProof/>
                <w:webHidden/>
              </w:rPr>
            </w:r>
            <w:r w:rsidR="00157B7D">
              <w:rPr>
                <w:noProof/>
                <w:webHidden/>
              </w:rPr>
              <w:fldChar w:fldCharType="separate"/>
            </w:r>
            <w:r w:rsidR="00157B7D">
              <w:rPr>
                <w:noProof/>
                <w:webHidden/>
              </w:rPr>
              <w:t>0</w:t>
            </w:r>
            <w:r w:rsidR="00157B7D">
              <w:rPr>
                <w:noProof/>
                <w:webHidden/>
              </w:rPr>
              <w:fldChar w:fldCharType="end"/>
            </w:r>
          </w:hyperlink>
        </w:p>
        <w:p w14:paraId="1267CA9F" w14:textId="43F66939" w:rsidR="00157B7D" w:rsidRDefault="007C2EE0" w:rsidP="00157B7D">
          <w:pPr>
            <w:pStyle w:val="11"/>
            <w:rPr>
              <w:rFonts w:asciiTheme="minorHAnsi" w:eastAsiaTheme="minorEastAsia" w:hAnsiTheme="minorHAnsi" w:cstheme="minorBidi"/>
              <w:noProof/>
              <w:kern w:val="0"/>
              <w:sz w:val="22"/>
              <w:szCs w:val="22"/>
            </w:rPr>
          </w:pPr>
          <w:hyperlink w:anchor="_Toc528105393" w:history="1">
            <w:r w:rsidR="00157B7D" w:rsidRPr="00FD589E">
              <w:rPr>
                <w:rStyle w:val="aff1"/>
                <w:rFonts w:hint="eastAsia"/>
                <w:noProof/>
              </w:rPr>
              <w:t>第二章</w:t>
            </w:r>
            <w:r w:rsidR="00157B7D" w:rsidRPr="00FD589E">
              <w:rPr>
                <w:rStyle w:val="aff1"/>
                <w:rFonts w:hint="eastAsia"/>
                <w:noProof/>
              </w:rPr>
              <w:t xml:space="preserve"> </w:t>
            </w:r>
            <w:r w:rsidR="00157B7D" w:rsidRPr="00FD589E">
              <w:rPr>
                <w:rStyle w:val="aff1"/>
                <w:rFonts w:hint="eastAsia"/>
                <w:noProof/>
              </w:rPr>
              <w:t>研究背景</w:t>
            </w:r>
            <w:r w:rsidR="00157B7D">
              <w:rPr>
                <w:noProof/>
                <w:webHidden/>
              </w:rPr>
              <w:tab/>
            </w:r>
            <w:r w:rsidR="00157B7D">
              <w:rPr>
                <w:noProof/>
                <w:webHidden/>
              </w:rPr>
              <w:fldChar w:fldCharType="begin"/>
            </w:r>
            <w:r w:rsidR="00157B7D">
              <w:rPr>
                <w:noProof/>
                <w:webHidden/>
              </w:rPr>
              <w:instrText xml:space="preserve"> PAGEREF _Toc528105393 \h </w:instrText>
            </w:r>
            <w:r w:rsidR="00157B7D">
              <w:rPr>
                <w:noProof/>
                <w:webHidden/>
              </w:rPr>
            </w:r>
            <w:r w:rsidR="00157B7D">
              <w:rPr>
                <w:noProof/>
                <w:webHidden/>
              </w:rPr>
              <w:fldChar w:fldCharType="separate"/>
            </w:r>
            <w:r w:rsidR="00157B7D">
              <w:rPr>
                <w:noProof/>
                <w:webHidden/>
              </w:rPr>
              <w:t>1</w:t>
            </w:r>
            <w:r w:rsidR="00157B7D">
              <w:rPr>
                <w:noProof/>
                <w:webHidden/>
              </w:rPr>
              <w:fldChar w:fldCharType="end"/>
            </w:r>
          </w:hyperlink>
        </w:p>
        <w:p w14:paraId="32D4F334" w14:textId="67F90F63" w:rsidR="00157B7D" w:rsidRDefault="007C2EE0">
          <w:pPr>
            <w:pStyle w:val="21"/>
            <w:tabs>
              <w:tab w:val="left" w:pos="1200"/>
              <w:tab w:val="right" w:pos="8290"/>
            </w:tabs>
            <w:rPr>
              <w:rFonts w:eastAsiaTheme="minorEastAsia" w:cstheme="minorBidi"/>
              <w:b w:val="0"/>
              <w:bCs w:val="0"/>
              <w:noProof/>
              <w:kern w:val="0"/>
              <w:sz w:val="22"/>
              <w:szCs w:val="22"/>
            </w:rPr>
          </w:pPr>
          <w:hyperlink w:anchor="_Toc528105394" w:history="1">
            <w:r w:rsidR="00157B7D" w:rsidRPr="00FD589E">
              <w:rPr>
                <w:rStyle w:val="aff1"/>
                <w:noProof/>
              </w:rPr>
              <w:t>2.1</w:t>
            </w:r>
            <w:r w:rsidR="00157B7D">
              <w:rPr>
                <w:rFonts w:eastAsiaTheme="minorEastAsia" w:cstheme="minorBidi"/>
                <w:b w:val="0"/>
                <w:bCs w:val="0"/>
                <w:noProof/>
                <w:kern w:val="0"/>
                <w:sz w:val="22"/>
                <w:szCs w:val="22"/>
              </w:rPr>
              <w:tab/>
            </w:r>
            <w:r w:rsidR="00157B7D" w:rsidRPr="00FD589E">
              <w:rPr>
                <w:rStyle w:val="aff1"/>
                <w:rFonts w:hint="eastAsia"/>
                <w:noProof/>
                <w:highlight w:val="lightGray"/>
              </w:rPr>
              <w:t>肌電訊號</w:t>
            </w:r>
            <w:r w:rsidR="00157B7D">
              <w:rPr>
                <w:noProof/>
                <w:webHidden/>
              </w:rPr>
              <w:tab/>
            </w:r>
            <w:r w:rsidR="00157B7D">
              <w:rPr>
                <w:noProof/>
                <w:webHidden/>
              </w:rPr>
              <w:fldChar w:fldCharType="begin"/>
            </w:r>
            <w:r w:rsidR="00157B7D">
              <w:rPr>
                <w:noProof/>
                <w:webHidden/>
              </w:rPr>
              <w:instrText xml:space="preserve"> PAGEREF _Toc528105394 \h </w:instrText>
            </w:r>
            <w:r w:rsidR="00157B7D">
              <w:rPr>
                <w:noProof/>
                <w:webHidden/>
              </w:rPr>
            </w:r>
            <w:r w:rsidR="00157B7D">
              <w:rPr>
                <w:noProof/>
                <w:webHidden/>
              </w:rPr>
              <w:fldChar w:fldCharType="separate"/>
            </w:r>
            <w:r w:rsidR="00157B7D">
              <w:rPr>
                <w:noProof/>
                <w:webHidden/>
              </w:rPr>
              <w:t>1</w:t>
            </w:r>
            <w:r w:rsidR="00157B7D">
              <w:rPr>
                <w:noProof/>
                <w:webHidden/>
              </w:rPr>
              <w:fldChar w:fldCharType="end"/>
            </w:r>
          </w:hyperlink>
        </w:p>
        <w:p w14:paraId="2E82E9A2" w14:textId="480E217A" w:rsidR="00157B7D" w:rsidRDefault="007C2EE0">
          <w:pPr>
            <w:pStyle w:val="31"/>
            <w:tabs>
              <w:tab w:val="right" w:pos="8290"/>
            </w:tabs>
            <w:rPr>
              <w:rFonts w:eastAsiaTheme="minorEastAsia" w:cstheme="minorBidi"/>
              <w:noProof/>
              <w:kern w:val="0"/>
              <w:sz w:val="22"/>
              <w:szCs w:val="22"/>
            </w:rPr>
          </w:pPr>
          <w:hyperlink w:anchor="_Toc528105395" w:history="1">
            <w:r w:rsidR="00157B7D" w:rsidRPr="00FD589E">
              <w:rPr>
                <w:rStyle w:val="aff1"/>
                <w:noProof/>
              </w:rPr>
              <w:t>2.1.1</w:t>
            </w:r>
            <w:r w:rsidR="00157B7D" w:rsidRPr="00FD589E">
              <w:rPr>
                <w:rStyle w:val="aff1"/>
                <w:rFonts w:hint="eastAsia"/>
                <w:noProof/>
              </w:rPr>
              <w:t xml:space="preserve"> </w:t>
            </w:r>
            <w:r w:rsidR="00157B7D" w:rsidRPr="00FD589E">
              <w:rPr>
                <w:rStyle w:val="aff1"/>
                <w:rFonts w:hint="eastAsia"/>
                <w:noProof/>
              </w:rPr>
              <w:t>肌電訊號量測</w:t>
            </w:r>
            <w:r w:rsidR="00157B7D">
              <w:rPr>
                <w:noProof/>
                <w:webHidden/>
              </w:rPr>
              <w:tab/>
            </w:r>
            <w:r w:rsidR="00157B7D">
              <w:rPr>
                <w:noProof/>
                <w:webHidden/>
              </w:rPr>
              <w:fldChar w:fldCharType="begin"/>
            </w:r>
            <w:r w:rsidR="00157B7D">
              <w:rPr>
                <w:noProof/>
                <w:webHidden/>
              </w:rPr>
              <w:instrText xml:space="preserve"> PAGEREF _Toc528105395 \h </w:instrText>
            </w:r>
            <w:r w:rsidR="00157B7D">
              <w:rPr>
                <w:noProof/>
                <w:webHidden/>
              </w:rPr>
            </w:r>
            <w:r w:rsidR="00157B7D">
              <w:rPr>
                <w:noProof/>
                <w:webHidden/>
              </w:rPr>
              <w:fldChar w:fldCharType="separate"/>
            </w:r>
            <w:r w:rsidR="00157B7D">
              <w:rPr>
                <w:noProof/>
                <w:webHidden/>
              </w:rPr>
              <w:t>2</w:t>
            </w:r>
            <w:r w:rsidR="00157B7D">
              <w:rPr>
                <w:noProof/>
                <w:webHidden/>
              </w:rPr>
              <w:fldChar w:fldCharType="end"/>
            </w:r>
          </w:hyperlink>
        </w:p>
        <w:p w14:paraId="6F49BA39" w14:textId="2985AC97" w:rsidR="00157B7D" w:rsidRDefault="007C2EE0">
          <w:pPr>
            <w:pStyle w:val="31"/>
            <w:tabs>
              <w:tab w:val="right" w:pos="8290"/>
            </w:tabs>
            <w:rPr>
              <w:rFonts w:eastAsiaTheme="minorEastAsia" w:cstheme="minorBidi"/>
              <w:noProof/>
              <w:kern w:val="0"/>
              <w:sz w:val="22"/>
              <w:szCs w:val="22"/>
            </w:rPr>
          </w:pPr>
          <w:hyperlink w:anchor="_Toc528105396" w:history="1">
            <w:r w:rsidR="00157B7D" w:rsidRPr="00FD589E">
              <w:rPr>
                <w:rStyle w:val="aff1"/>
                <w:noProof/>
              </w:rPr>
              <w:t>2.1.2</w:t>
            </w:r>
            <w:r w:rsidR="00157B7D" w:rsidRPr="00FD589E">
              <w:rPr>
                <w:rStyle w:val="aff1"/>
                <w:rFonts w:hint="eastAsia"/>
                <w:noProof/>
              </w:rPr>
              <w:t xml:space="preserve"> </w:t>
            </w:r>
            <w:r w:rsidR="00157B7D" w:rsidRPr="00FD589E">
              <w:rPr>
                <w:rStyle w:val="aff1"/>
                <w:rFonts w:hint="eastAsia"/>
                <w:noProof/>
              </w:rPr>
              <w:t>表面式肌電訊號量測</w:t>
            </w:r>
            <w:r w:rsidR="00157B7D">
              <w:rPr>
                <w:noProof/>
                <w:webHidden/>
              </w:rPr>
              <w:tab/>
            </w:r>
            <w:r w:rsidR="00157B7D">
              <w:rPr>
                <w:noProof/>
                <w:webHidden/>
              </w:rPr>
              <w:fldChar w:fldCharType="begin"/>
            </w:r>
            <w:r w:rsidR="00157B7D">
              <w:rPr>
                <w:noProof/>
                <w:webHidden/>
              </w:rPr>
              <w:instrText xml:space="preserve"> PAGEREF _Toc528105396 \h </w:instrText>
            </w:r>
            <w:r w:rsidR="00157B7D">
              <w:rPr>
                <w:noProof/>
                <w:webHidden/>
              </w:rPr>
            </w:r>
            <w:r w:rsidR="00157B7D">
              <w:rPr>
                <w:noProof/>
                <w:webHidden/>
              </w:rPr>
              <w:fldChar w:fldCharType="separate"/>
            </w:r>
            <w:r w:rsidR="00157B7D">
              <w:rPr>
                <w:noProof/>
                <w:webHidden/>
              </w:rPr>
              <w:t>3</w:t>
            </w:r>
            <w:r w:rsidR="00157B7D">
              <w:rPr>
                <w:noProof/>
                <w:webHidden/>
              </w:rPr>
              <w:fldChar w:fldCharType="end"/>
            </w:r>
          </w:hyperlink>
        </w:p>
        <w:p w14:paraId="7A7A1CC2" w14:textId="5C761A5A" w:rsidR="00157B7D" w:rsidRDefault="007C2EE0">
          <w:pPr>
            <w:pStyle w:val="21"/>
            <w:tabs>
              <w:tab w:val="right" w:pos="8290"/>
            </w:tabs>
            <w:rPr>
              <w:rFonts w:eastAsiaTheme="minorEastAsia" w:cstheme="minorBidi"/>
              <w:b w:val="0"/>
              <w:bCs w:val="0"/>
              <w:noProof/>
              <w:kern w:val="0"/>
              <w:sz w:val="22"/>
              <w:szCs w:val="22"/>
            </w:rPr>
          </w:pPr>
          <w:hyperlink w:anchor="_Toc528105397" w:history="1">
            <w:r w:rsidR="00157B7D" w:rsidRPr="00FD589E">
              <w:rPr>
                <w:rStyle w:val="aff1"/>
                <w:noProof/>
              </w:rPr>
              <w:t>2.2 EMG</w:t>
            </w:r>
            <w:r w:rsidR="00157B7D" w:rsidRPr="00FD589E">
              <w:rPr>
                <w:rStyle w:val="aff1"/>
                <w:rFonts w:hint="eastAsia"/>
                <w:noProof/>
              </w:rPr>
              <w:t>應用於肢體角度</w:t>
            </w:r>
            <w:r w:rsidR="00870689">
              <w:rPr>
                <w:rStyle w:val="aff1"/>
                <w:rFonts w:hint="eastAsia"/>
                <w:noProof/>
              </w:rPr>
              <w:t>估測</w:t>
            </w:r>
            <w:r w:rsidR="00157B7D">
              <w:rPr>
                <w:noProof/>
                <w:webHidden/>
              </w:rPr>
              <w:tab/>
            </w:r>
            <w:r w:rsidR="00157B7D">
              <w:rPr>
                <w:noProof/>
                <w:webHidden/>
              </w:rPr>
              <w:fldChar w:fldCharType="begin"/>
            </w:r>
            <w:r w:rsidR="00157B7D">
              <w:rPr>
                <w:noProof/>
                <w:webHidden/>
              </w:rPr>
              <w:instrText xml:space="preserve"> PAGEREF _Toc528105397 \h </w:instrText>
            </w:r>
            <w:r w:rsidR="00157B7D">
              <w:rPr>
                <w:noProof/>
                <w:webHidden/>
              </w:rPr>
            </w:r>
            <w:r w:rsidR="00157B7D">
              <w:rPr>
                <w:noProof/>
                <w:webHidden/>
              </w:rPr>
              <w:fldChar w:fldCharType="separate"/>
            </w:r>
            <w:r w:rsidR="00157B7D">
              <w:rPr>
                <w:noProof/>
                <w:webHidden/>
              </w:rPr>
              <w:t>5</w:t>
            </w:r>
            <w:r w:rsidR="00157B7D">
              <w:rPr>
                <w:noProof/>
                <w:webHidden/>
              </w:rPr>
              <w:fldChar w:fldCharType="end"/>
            </w:r>
          </w:hyperlink>
        </w:p>
        <w:p w14:paraId="39AE28A7" w14:textId="0BA829DA" w:rsidR="00157B7D" w:rsidRDefault="007C2EE0">
          <w:pPr>
            <w:pStyle w:val="31"/>
            <w:tabs>
              <w:tab w:val="right" w:pos="8290"/>
            </w:tabs>
            <w:rPr>
              <w:rFonts w:eastAsiaTheme="minorEastAsia" w:cstheme="minorBidi"/>
              <w:noProof/>
              <w:kern w:val="0"/>
              <w:sz w:val="22"/>
              <w:szCs w:val="22"/>
            </w:rPr>
          </w:pPr>
          <w:hyperlink w:anchor="_Toc528105398" w:history="1">
            <w:r w:rsidR="00157B7D" w:rsidRPr="00FD589E">
              <w:rPr>
                <w:rStyle w:val="aff1"/>
                <w:noProof/>
              </w:rPr>
              <w:t>2.2.1</w:t>
            </w:r>
            <w:r w:rsidR="00157B7D" w:rsidRPr="00FD589E">
              <w:rPr>
                <w:rStyle w:val="aff1"/>
                <w:rFonts w:hint="eastAsia"/>
                <w:noProof/>
              </w:rPr>
              <w:t xml:space="preserve"> </w:t>
            </w:r>
            <w:r w:rsidR="00157B7D" w:rsidRPr="00FD589E">
              <w:rPr>
                <w:rStyle w:val="aff1"/>
                <w:rFonts w:hint="eastAsia"/>
                <w:noProof/>
              </w:rPr>
              <w:t>大肢體角度</w:t>
            </w:r>
            <w:r w:rsidR="00870689">
              <w:rPr>
                <w:rStyle w:val="aff1"/>
                <w:rFonts w:hint="eastAsia"/>
                <w:noProof/>
              </w:rPr>
              <w:t>估測</w:t>
            </w:r>
            <w:r w:rsidR="00157B7D">
              <w:rPr>
                <w:noProof/>
                <w:webHidden/>
              </w:rPr>
              <w:tab/>
            </w:r>
            <w:r w:rsidR="00157B7D">
              <w:rPr>
                <w:noProof/>
                <w:webHidden/>
              </w:rPr>
              <w:fldChar w:fldCharType="begin"/>
            </w:r>
            <w:r w:rsidR="00157B7D">
              <w:rPr>
                <w:noProof/>
                <w:webHidden/>
              </w:rPr>
              <w:instrText xml:space="preserve"> PAGEREF _Toc528105398 \h </w:instrText>
            </w:r>
            <w:r w:rsidR="00157B7D">
              <w:rPr>
                <w:noProof/>
                <w:webHidden/>
              </w:rPr>
            </w:r>
            <w:r w:rsidR="00157B7D">
              <w:rPr>
                <w:noProof/>
                <w:webHidden/>
              </w:rPr>
              <w:fldChar w:fldCharType="separate"/>
            </w:r>
            <w:r w:rsidR="00157B7D">
              <w:rPr>
                <w:noProof/>
                <w:webHidden/>
              </w:rPr>
              <w:t>5</w:t>
            </w:r>
            <w:r w:rsidR="00157B7D">
              <w:rPr>
                <w:noProof/>
                <w:webHidden/>
              </w:rPr>
              <w:fldChar w:fldCharType="end"/>
            </w:r>
          </w:hyperlink>
        </w:p>
        <w:p w14:paraId="695A50FA" w14:textId="1AB7D119" w:rsidR="00157B7D" w:rsidRDefault="007C2EE0">
          <w:pPr>
            <w:pStyle w:val="31"/>
            <w:tabs>
              <w:tab w:val="right" w:pos="8290"/>
            </w:tabs>
            <w:rPr>
              <w:rFonts w:eastAsiaTheme="minorEastAsia" w:cstheme="minorBidi"/>
              <w:noProof/>
              <w:kern w:val="0"/>
              <w:sz w:val="22"/>
              <w:szCs w:val="22"/>
            </w:rPr>
          </w:pPr>
          <w:hyperlink w:anchor="_Toc528105399" w:history="1">
            <w:r w:rsidR="00157B7D" w:rsidRPr="00FD589E">
              <w:rPr>
                <w:rStyle w:val="aff1"/>
                <w:noProof/>
              </w:rPr>
              <w:t>2.2.2</w:t>
            </w:r>
            <w:r w:rsidR="00157B7D" w:rsidRPr="00FD589E">
              <w:rPr>
                <w:rStyle w:val="aff1"/>
                <w:rFonts w:hint="eastAsia"/>
                <w:noProof/>
              </w:rPr>
              <w:t xml:space="preserve"> </w:t>
            </w:r>
            <w:r w:rsidR="00157B7D" w:rsidRPr="00FD589E">
              <w:rPr>
                <w:rStyle w:val="aff1"/>
                <w:rFonts w:hint="eastAsia"/>
                <w:noProof/>
              </w:rPr>
              <w:t>手腕角度</w:t>
            </w:r>
            <w:r w:rsidR="00870689">
              <w:rPr>
                <w:rStyle w:val="aff1"/>
                <w:rFonts w:hint="eastAsia"/>
                <w:noProof/>
              </w:rPr>
              <w:t>估測</w:t>
            </w:r>
            <w:r w:rsidR="00157B7D">
              <w:rPr>
                <w:noProof/>
                <w:webHidden/>
              </w:rPr>
              <w:tab/>
            </w:r>
            <w:r w:rsidR="00157B7D">
              <w:rPr>
                <w:noProof/>
                <w:webHidden/>
              </w:rPr>
              <w:fldChar w:fldCharType="begin"/>
            </w:r>
            <w:r w:rsidR="00157B7D">
              <w:rPr>
                <w:noProof/>
                <w:webHidden/>
              </w:rPr>
              <w:instrText xml:space="preserve"> PAGEREF _Toc528105399 \h </w:instrText>
            </w:r>
            <w:r w:rsidR="00157B7D">
              <w:rPr>
                <w:noProof/>
                <w:webHidden/>
              </w:rPr>
            </w:r>
            <w:r w:rsidR="00157B7D">
              <w:rPr>
                <w:noProof/>
                <w:webHidden/>
              </w:rPr>
              <w:fldChar w:fldCharType="separate"/>
            </w:r>
            <w:r w:rsidR="00157B7D">
              <w:rPr>
                <w:noProof/>
                <w:webHidden/>
              </w:rPr>
              <w:t>6</w:t>
            </w:r>
            <w:r w:rsidR="00157B7D">
              <w:rPr>
                <w:noProof/>
                <w:webHidden/>
              </w:rPr>
              <w:fldChar w:fldCharType="end"/>
            </w:r>
          </w:hyperlink>
        </w:p>
        <w:p w14:paraId="48E17D82" w14:textId="75A48AB3" w:rsidR="00157B7D" w:rsidRDefault="007C2EE0">
          <w:pPr>
            <w:pStyle w:val="21"/>
            <w:tabs>
              <w:tab w:val="right" w:pos="8290"/>
            </w:tabs>
            <w:rPr>
              <w:rFonts w:eastAsiaTheme="minorEastAsia" w:cstheme="minorBidi"/>
              <w:b w:val="0"/>
              <w:bCs w:val="0"/>
              <w:noProof/>
              <w:kern w:val="0"/>
              <w:sz w:val="22"/>
              <w:szCs w:val="22"/>
            </w:rPr>
          </w:pPr>
          <w:hyperlink w:anchor="_Toc528105400" w:history="1">
            <w:r w:rsidR="00157B7D" w:rsidRPr="00FD589E">
              <w:rPr>
                <w:rStyle w:val="aff1"/>
                <w:noProof/>
              </w:rPr>
              <w:t>2.3 sEMG</w:t>
            </w:r>
            <w:r w:rsidR="00157B7D" w:rsidRPr="00FD589E">
              <w:rPr>
                <w:rStyle w:val="aff1"/>
                <w:rFonts w:hint="eastAsia"/>
                <w:noProof/>
              </w:rPr>
              <w:t>訊號特徵</w:t>
            </w:r>
            <w:r w:rsidR="00157B7D">
              <w:rPr>
                <w:noProof/>
                <w:webHidden/>
              </w:rPr>
              <w:tab/>
            </w:r>
            <w:r w:rsidR="00157B7D">
              <w:rPr>
                <w:noProof/>
                <w:webHidden/>
              </w:rPr>
              <w:fldChar w:fldCharType="begin"/>
            </w:r>
            <w:r w:rsidR="00157B7D">
              <w:rPr>
                <w:noProof/>
                <w:webHidden/>
              </w:rPr>
              <w:instrText xml:space="preserve"> PAGEREF _Toc528105400 \h </w:instrText>
            </w:r>
            <w:r w:rsidR="00157B7D">
              <w:rPr>
                <w:noProof/>
                <w:webHidden/>
              </w:rPr>
            </w:r>
            <w:r w:rsidR="00157B7D">
              <w:rPr>
                <w:noProof/>
                <w:webHidden/>
              </w:rPr>
              <w:fldChar w:fldCharType="separate"/>
            </w:r>
            <w:r w:rsidR="00157B7D">
              <w:rPr>
                <w:noProof/>
                <w:webHidden/>
              </w:rPr>
              <w:t>9</w:t>
            </w:r>
            <w:r w:rsidR="00157B7D">
              <w:rPr>
                <w:noProof/>
                <w:webHidden/>
              </w:rPr>
              <w:fldChar w:fldCharType="end"/>
            </w:r>
          </w:hyperlink>
        </w:p>
        <w:p w14:paraId="0D98B348" w14:textId="46081303" w:rsidR="00157B7D" w:rsidRDefault="007C2EE0">
          <w:pPr>
            <w:pStyle w:val="31"/>
            <w:tabs>
              <w:tab w:val="right" w:pos="8290"/>
            </w:tabs>
            <w:rPr>
              <w:rFonts w:eastAsiaTheme="minorEastAsia" w:cstheme="minorBidi"/>
              <w:noProof/>
              <w:kern w:val="0"/>
              <w:sz w:val="22"/>
              <w:szCs w:val="22"/>
            </w:rPr>
          </w:pPr>
          <w:hyperlink w:anchor="_Toc528105401" w:history="1">
            <w:r w:rsidR="00157B7D" w:rsidRPr="00FD589E">
              <w:rPr>
                <w:rStyle w:val="aff1"/>
                <w:noProof/>
              </w:rPr>
              <w:t>2.3.1</w:t>
            </w:r>
            <w:r w:rsidR="00157B7D" w:rsidRPr="00FD589E">
              <w:rPr>
                <w:rStyle w:val="aff1"/>
                <w:rFonts w:hint="eastAsia"/>
                <w:noProof/>
              </w:rPr>
              <w:t xml:space="preserve"> </w:t>
            </w:r>
            <w:r w:rsidR="00157B7D" w:rsidRPr="00FD589E">
              <w:rPr>
                <w:rStyle w:val="aff1"/>
                <w:rFonts w:hint="eastAsia"/>
                <w:noProof/>
              </w:rPr>
              <w:t>絕對平均數（</w:t>
            </w:r>
            <w:r w:rsidR="00157B7D" w:rsidRPr="00FD589E">
              <w:rPr>
                <w:rStyle w:val="aff1"/>
                <w:noProof/>
              </w:rPr>
              <w:t>Mean absolute value</w:t>
            </w:r>
            <w:r w:rsidR="00157B7D" w:rsidRPr="00FD589E">
              <w:rPr>
                <w:rStyle w:val="aff1"/>
                <w:rFonts w:hint="eastAsia"/>
                <w:noProof/>
              </w:rPr>
              <w:t>，</w:t>
            </w:r>
            <w:r w:rsidR="00157B7D" w:rsidRPr="00FD589E">
              <w:rPr>
                <w:rStyle w:val="aff1"/>
                <w:noProof/>
              </w:rPr>
              <w:t>MAV</w:t>
            </w:r>
            <w:r w:rsidR="00157B7D" w:rsidRPr="00FD589E">
              <w:rPr>
                <w:rStyle w:val="aff1"/>
                <w:rFonts w:hint="eastAsia"/>
                <w:noProof/>
              </w:rPr>
              <w:t>）</w:t>
            </w:r>
            <w:r w:rsidR="00157B7D">
              <w:rPr>
                <w:noProof/>
                <w:webHidden/>
              </w:rPr>
              <w:tab/>
            </w:r>
            <w:r w:rsidR="00157B7D">
              <w:rPr>
                <w:noProof/>
                <w:webHidden/>
              </w:rPr>
              <w:fldChar w:fldCharType="begin"/>
            </w:r>
            <w:r w:rsidR="00157B7D">
              <w:rPr>
                <w:noProof/>
                <w:webHidden/>
              </w:rPr>
              <w:instrText xml:space="preserve"> PAGEREF _Toc528105401 \h </w:instrText>
            </w:r>
            <w:r w:rsidR="00157B7D">
              <w:rPr>
                <w:noProof/>
                <w:webHidden/>
              </w:rPr>
            </w:r>
            <w:r w:rsidR="00157B7D">
              <w:rPr>
                <w:noProof/>
                <w:webHidden/>
              </w:rPr>
              <w:fldChar w:fldCharType="separate"/>
            </w:r>
            <w:r w:rsidR="00157B7D">
              <w:rPr>
                <w:noProof/>
                <w:webHidden/>
              </w:rPr>
              <w:t>9</w:t>
            </w:r>
            <w:r w:rsidR="00157B7D">
              <w:rPr>
                <w:noProof/>
                <w:webHidden/>
              </w:rPr>
              <w:fldChar w:fldCharType="end"/>
            </w:r>
          </w:hyperlink>
        </w:p>
        <w:p w14:paraId="36227679" w14:textId="45F67A3D" w:rsidR="00157B7D" w:rsidRDefault="007C2EE0">
          <w:pPr>
            <w:pStyle w:val="31"/>
            <w:tabs>
              <w:tab w:val="right" w:pos="8290"/>
            </w:tabs>
            <w:rPr>
              <w:rFonts w:eastAsiaTheme="minorEastAsia" w:cstheme="minorBidi"/>
              <w:noProof/>
              <w:kern w:val="0"/>
              <w:sz w:val="22"/>
              <w:szCs w:val="22"/>
            </w:rPr>
          </w:pPr>
          <w:hyperlink w:anchor="_Toc528105402" w:history="1">
            <w:r w:rsidR="00157B7D" w:rsidRPr="00FD589E">
              <w:rPr>
                <w:rStyle w:val="aff1"/>
                <w:noProof/>
              </w:rPr>
              <w:t>2.3.2</w:t>
            </w:r>
            <w:r w:rsidR="00157B7D" w:rsidRPr="00FD589E">
              <w:rPr>
                <w:rStyle w:val="aff1"/>
                <w:rFonts w:hint="eastAsia"/>
                <w:noProof/>
              </w:rPr>
              <w:t xml:space="preserve"> </w:t>
            </w:r>
            <w:r w:rsidR="00157B7D" w:rsidRPr="00FD589E">
              <w:rPr>
                <w:rStyle w:val="aff1"/>
                <w:rFonts w:hint="eastAsia"/>
                <w:noProof/>
              </w:rPr>
              <w:t>平方平均數（</w:t>
            </w:r>
            <w:r w:rsidR="00157B7D" w:rsidRPr="00FD589E">
              <w:rPr>
                <w:rStyle w:val="aff1"/>
                <w:noProof/>
              </w:rPr>
              <w:t>Root mean square</w:t>
            </w:r>
            <w:r w:rsidR="00157B7D" w:rsidRPr="00FD589E">
              <w:rPr>
                <w:rStyle w:val="aff1"/>
                <w:rFonts w:hint="eastAsia"/>
                <w:noProof/>
              </w:rPr>
              <w:t>，</w:t>
            </w:r>
            <w:r w:rsidR="00157B7D" w:rsidRPr="00FD589E">
              <w:rPr>
                <w:rStyle w:val="aff1"/>
                <w:noProof/>
              </w:rPr>
              <w:t>RMS</w:t>
            </w:r>
            <w:r w:rsidR="00157B7D" w:rsidRPr="00FD589E">
              <w:rPr>
                <w:rStyle w:val="aff1"/>
                <w:rFonts w:hint="eastAsia"/>
                <w:noProof/>
              </w:rPr>
              <w:t>）</w:t>
            </w:r>
            <w:r w:rsidR="00157B7D">
              <w:rPr>
                <w:noProof/>
                <w:webHidden/>
              </w:rPr>
              <w:tab/>
            </w:r>
            <w:r w:rsidR="00157B7D">
              <w:rPr>
                <w:noProof/>
                <w:webHidden/>
              </w:rPr>
              <w:fldChar w:fldCharType="begin"/>
            </w:r>
            <w:r w:rsidR="00157B7D">
              <w:rPr>
                <w:noProof/>
                <w:webHidden/>
              </w:rPr>
              <w:instrText xml:space="preserve"> PAGEREF _Toc528105402 \h </w:instrText>
            </w:r>
            <w:r w:rsidR="00157B7D">
              <w:rPr>
                <w:noProof/>
                <w:webHidden/>
              </w:rPr>
            </w:r>
            <w:r w:rsidR="00157B7D">
              <w:rPr>
                <w:noProof/>
                <w:webHidden/>
              </w:rPr>
              <w:fldChar w:fldCharType="separate"/>
            </w:r>
            <w:r w:rsidR="00157B7D">
              <w:rPr>
                <w:noProof/>
                <w:webHidden/>
              </w:rPr>
              <w:t>10</w:t>
            </w:r>
            <w:r w:rsidR="00157B7D">
              <w:rPr>
                <w:noProof/>
                <w:webHidden/>
              </w:rPr>
              <w:fldChar w:fldCharType="end"/>
            </w:r>
          </w:hyperlink>
        </w:p>
        <w:p w14:paraId="6327C4F7" w14:textId="1D2424CF" w:rsidR="00157B7D" w:rsidRDefault="007C2EE0">
          <w:pPr>
            <w:pStyle w:val="31"/>
            <w:tabs>
              <w:tab w:val="right" w:pos="8290"/>
            </w:tabs>
            <w:rPr>
              <w:rFonts w:eastAsiaTheme="minorEastAsia" w:cstheme="minorBidi"/>
              <w:noProof/>
              <w:kern w:val="0"/>
              <w:sz w:val="22"/>
              <w:szCs w:val="22"/>
            </w:rPr>
          </w:pPr>
          <w:hyperlink w:anchor="_Toc528105403" w:history="1">
            <w:r w:rsidR="00157B7D" w:rsidRPr="00FD589E">
              <w:rPr>
                <w:rStyle w:val="aff1"/>
                <w:noProof/>
              </w:rPr>
              <w:t>2.3.3</w:t>
            </w:r>
            <w:r w:rsidR="00157B7D" w:rsidRPr="00FD589E">
              <w:rPr>
                <w:rStyle w:val="aff1"/>
                <w:rFonts w:hint="eastAsia"/>
                <w:noProof/>
              </w:rPr>
              <w:t xml:space="preserve"> </w:t>
            </w:r>
            <w:r w:rsidR="00157B7D" w:rsidRPr="00FD589E">
              <w:rPr>
                <w:rStyle w:val="aff1"/>
                <w:rFonts w:hint="eastAsia"/>
                <w:noProof/>
              </w:rPr>
              <w:t>絕對值波形包絡（</w:t>
            </w:r>
            <w:r w:rsidR="00157B7D" w:rsidRPr="00FD589E">
              <w:rPr>
                <w:rStyle w:val="aff1"/>
                <w:noProof/>
              </w:rPr>
              <w:t>Wave envelope of absolute value</w:t>
            </w:r>
            <w:r w:rsidR="00157B7D" w:rsidRPr="00FD589E">
              <w:rPr>
                <w:rStyle w:val="aff1"/>
                <w:rFonts w:hint="eastAsia"/>
                <w:noProof/>
              </w:rPr>
              <w:t>）</w:t>
            </w:r>
            <w:r w:rsidR="00157B7D">
              <w:rPr>
                <w:noProof/>
                <w:webHidden/>
              </w:rPr>
              <w:tab/>
            </w:r>
            <w:r w:rsidR="00157B7D">
              <w:rPr>
                <w:noProof/>
                <w:webHidden/>
              </w:rPr>
              <w:fldChar w:fldCharType="begin"/>
            </w:r>
            <w:r w:rsidR="00157B7D">
              <w:rPr>
                <w:noProof/>
                <w:webHidden/>
              </w:rPr>
              <w:instrText xml:space="preserve"> PAGEREF _Toc528105403 \h </w:instrText>
            </w:r>
            <w:r w:rsidR="00157B7D">
              <w:rPr>
                <w:noProof/>
                <w:webHidden/>
              </w:rPr>
            </w:r>
            <w:r w:rsidR="00157B7D">
              <w:rPr>
                <w:noProof/>
                <w:webHidden/>
              </w:rPr>
              <w:fldChar w:fldCharType="separate"/>
            </w:r>
            <w:r w:rsidR="00157B7D">
              <w:rPr>
                <w:noProof/>
                <w:webHidden/>
              </w:rPr>
              <w:t>12</w:t>
            </w:r>
            <w:r w:rsidR="00157B7D">
              <w:rPr>
                <w:noProof/>
                <w:webHidden/>
              </w:rPr>
              <w:fldChar w:fldCharType="end"/>
            </w:r>
          </w:hyperlink>
        </w:p>
        <w:p w14:paraId="07BC1CBD" w14:textId="716678D6" w:rsidR="00157B7D" w:rsidRDefault="007C2EE0">
          <w:pPr>
            <w:pStyle w:val="21"/>
            <w:tabs>
              <w:tab w:val="right" w:pos="8290"/>
            </w:tabs>
            <w:rPr>
              <w:rFonts w:eastAsiaTheme="minorEastAsia" w:cstheme="minorBidi"/>
              <w:b w:val="0"/>
              <w:bCs w:val="0"/>
              <w:noProof/>
              <w:kern w:val="0"/>
              <w:sz w:val="22"/>
              <w:szCs w:val="22"/>
            </w:rPr>
          </w:pPr>
          <w:hyperlink w:anchor="_Toc528105404" w:history="1">
            <w:r w:rsidR="00157B7D" w:rsidRPr="00FD589E">
              <w:rPr>
                <w:rStyle w:val="aff1"/>
                <w:noProof/>
              </w:rPr>
              <w:t>2.4 sEMG</w:t>
            </w:r>
            <w:r w:rsidR="00157B7D" w:rsidRPr="00FD589E">
              <w:rPr>
                <w:rStyle w:val="aff1"/>
                <w:rFonts w:hint="eastAsia"/>
                <w:noProof/>
              </w:rPr>
              <w:t>訊號分離</w:t>
            </w:r>
            <w:r w:rsidR="00157B7D">
              <w:rPr>
                <w:noProof/>
                <w:webHidden/>
              </w:rPr>
              <w:tab/>
            </w:r>
            <w:r w:rsidR="00157B7D">
              <w:rPr>
                <w:noProof/>
                <w:webHidden/>
              </w:rPr>
              <w:fldChar w:fldCharType="begin"/>
            </w:r>
            <w:r w:rsidR="00157B7D">
              <w:rPr>
                <w:noProof/>
                <w:webHidden/>
              </w:rPr>
              <w:instrText xml:space="preserve"> PAGEREF _Toc528105404 \h </w:instrText>
            </w:r>
            <w:r w:rsidR="00157B7D">
              <w:rPr>
                <w:noProof/>
                <w:webHidden/>
              </w:rPr>
            </w:r>
            <w:r w:rsidR="00157B7D">
              <w:rPr>
                <w:noProof/>
                <w:webHidden/>
              </w:rPr>
              <w:fldChar w:fldCharType="separate"/>
            </w:r>
            <w:r w:rsidR="00157B7D">
              <w:rPr>
                <w:noProof/>
                <w:webHidden/>
              </w:rPr>
              <w:t>12</w:t>
            </w:r>
            <w:r w:rsidR="00157B7D">
              <w:rPr>
                <w:noProof/>
                <w:webHidden/>
              </w:rPr>
              <w:fldChar w:fldCharType="end"/>
            </w:r>
          </w:hyperlink>
        </w:p>
        <w:p w14:paraId="56A72C71" w14:textId="4813DD75" w:rsidR="00157B7D" w:rsidRDefault="007C2EE0">
          <w:pPr>
            <w:pStyle w:val="31"/>
            <w:tabs>
              <w:tab w:val="right" w:pos="8290"/>
            </w:tabs>
            <w:rPr>
              <w:rFonts w:eastAsiaTheme="minorEastAsia" w:cstheme="minorBidi"/>
              <w:noProof/>
              <w:kern w:val="0"/>
              <w:sz w:val="22"/>
              <w:szCs w:val="22"/>
            </w:rPr>
          </w:pPr>
          <w:hyperlink w:anchor="_Toc528105405" w:history="1">
            <w:r w:rsidR="00157B7D" w:rsidRPr="00FD589E">
              <w:rPr>
                <w:rStyle w:val="aff1"/>
                <w:noProof/>
              </w:rPr>
              <w:t>2.4.1 Non-negative ICA</w:t>
            </w:r>
            <w:r w:rsidR="00157B7D" w:rsidRPr="00FD589E">
              <w:rPr>
                <w:rStyle w:val="aff1"/>
                <w:rFonts w:hint="eastAsia"/>
                <w:noProof/>
              </w:rPr>
              <w:t>（</w:t>
            </w:r>
            <w:r w:rsidR="00157B7D" w:rsidRPr="00FD589E">
              <w:rPr>
                <w:rStyle w:val="aff1"/>
                <w:noProof/>
              </w:rPr>
              <w:t>nICA</w:t>
            </w:r>
            <w:r w:rsidR="00157B7D" w:rsidRPr="00FD589E">
              <w:rPr>
                <w:rStyle w:val="aff1"/>
                <w:rFonts w:hint="eastAsia"/>
                <w:noProof/>
              </w:rPr>
              <w:t>）</w:t>
            </w:r>
            <w:r w:rsidR="00157B7D">
              <w:rPr>
                <w:noProof/>
                <w:webHidden/>
              </w:rPr>
              <w:tab/>
            </w:r>
            <w:r w:rsidR="00157B7D">
              <w:rPr>
                <w:noProof/>
                <w:webHidden/>
              </w:rPr>
              <w:fldChar w:fldCharType="begin"/>
            </w:r>
            <w:r w:rsidR="00157B7D">
              <w:rPr>
                <w:noProof/>
                <w:webHidden/>
              </w:rPr>
              <w:instrText xml:space="preserve"> PAGEREF _Toc528105405 \h </w:instrText>
            </w:r>
            <w:r w:rsidR="00157B7D">
              <w:rPr>
                <w:noProof/>
                <w:webHidden/>
              </w:rPr>
            </w:r>
            <w:r w:rsidR="00157B7D">
              <w:rPr>
                <w:noProof/>
                <w:webHidden/>
              </w:rPr>
              <w:fldChar w:fldCharType="separate"/>
            </w:r>
            <w:r w:rsidR="00157B7D">
              <w:rPr>
                <w:noProof/>
                <w:webHidden/>
              </w:rPr>
              <w:t>13</w:t>
            </w:r>
            <w:r w:rsidR="00157B7D">
              <w:rPr>
                <w:noProof/>
                <w:webHidden/>
              </w:rPr>
              <w:fldChar w:fldCharType="end"/>
            </w:r>
          </w:hyperlink>
        </w:p>
        <w:p w14:paraId="6660C437" w14:textId="5CF899C9" w:rsidR="00157B7D" w:rsidRDefault="007C2EE0" w:rsidP="00157B7D">
          <w:pPr>
            <w:pStyle w:val="11"/>
            <w:rPr>
              <w:rFonts w:asciiTheme="minorHAnsi" w:eastAsiaTheme="minorEastAsia" w:hAnsiTheme="minorHAnsi" w:cstheme="minorBidi"/>
              <w:noProof/>
              <w:kern w:val="0"/>
              <w:sz w:val="22"/>
              <w:szCs w:val="22"/>
            </w:rPr>
          </w:pPr>
          <w:hyperlink w:anchor="_Toc528105406" w:history="1">
            <w:r w:rsidR="00157B7D" w:rsidRPr="00FD589E">
              <w:rPr>
                <w:rStyle w:val="aff1"/>
                <w:noProof/>
              </w:rPr>
              <w:t>Reference</w:t>
            </w:r>
            <w:r w:rsidR="00157B7D">
              <w:rPr>
                <w:noProof/>
                <w:webHidden/>
              </w:rPr>
              <w:tab/>
            </w:r>
            <w:r w:rsidR="00157B7D">
              <w:rPr>
                <w:noProof/>
                <w:webHidden/>
              </w:rPr>
              <w:fldChar w:fldCharType="begin"/>
            </w:r>
            <w:r w:rsidR="00157B7D">
              <w:rPr>
                <w:noProof/>
                <w:webHidden/>
              </w:rPr>
              <w:instrText xml:space="preserve"> PAGEREF _Toc528105406 \h </w:instrText>
            </w:r>
            <w:r w:rsidR="00157B7D">
              <w:rPr>
                <w:noProof/>
                <w:webHidden/>
              </w:rPr>
            </w:r>
            <w:r w:rsidR="00157B7D">
              <w:rPr>
                <w:noProof/>
                <w:webHidden/>
              </w:rPr>
              <w:fldChar w:fldCharType="separate"/>
            </w:r>
            <w:r w:rsidR="00157B7D">
              <w:rPr>
                <w:noProof/>
                <w:webHidden/>
              </w:rPr>
              <w:t>17</w:t>
            </w:r>
            <w:r w:rsidR="00157B7D">
              <w:rPr>
                <w:noProof/>
                <w:webHidden/>
              </w:rPr>
              <w:fldChar w:fldCharType="end"/>
            </w:r>
          </w:hyperlink>
        </w:p>
        <w:p w14:paraId="20A75F00" w14:textId="62670A30" w:rsidR="00200C8D" w:rsidRDefault="00157B7D">
          <w:r>
            <w:rPr>
              <w:rFonts w:asciiTheme="majorHAnsi" w:hAnsiTheme="majorHAnsi" w:cstheme="majorHAnsi"/>
              <w:b/>
              <w:bCs/>
              <w:caps/>
            </w:rPr>
            <w:fldChar w:fldCharType="end"/>
          </w:r>
        </w:p>
      </w:sdtContent>
    </w:sdt>
    <w:p w14:paraId="360BDC47" w14:textId="77777777" w:rsidR="000F6DBE" w:rsidRPr="00E73EEA" w:rsidRDefault="000F6DBE" w:rsidP="006A0D57"/>
    <w:p w14:paraId="5930E7E3" w14:textId="4C1193F8" w:rsidR="006B1D6F" w:rsidRDefault="008024CF" w:rsidP="006A0D57">
      <w:pPr>
        <w:pStyle w:val="a"/>
      </w:pPr>
      <w:bookmarkStart w:id="10" w:name="_Toc357024746"/>
      <w:bookmarkStart w:id="11" w:name="_Toc528105388"/>
      <w:r w:rsidRPr="00E73EEA">
        <w:lastRenderedPageBreak/>
        <w:t>LIST OF FIGURES</w:t>
      </w:r>
      <w:bookmarkEnd w:id="10"/>
      <w:bookmarkEnd w:id="11"/>
    </w:p>
    <w:p w14:paraId="4E502A90" w14:textId="1AD3258C" w:rsidR="00200C8D" w:rsidRDefault="00156BD4">
      <w:pPr>
        <w:pStyle w:val="ae"/>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105074" w:history="1">
        <w:r w:rsidR="00200C8D" w:rsidRPr="00886D73">
          <w:rPr>
            <w:rStyle w:val="aff1"/>
            <w:rFonts w:hint="eastAsia"/>
            <w:noProof/>
          </w:rPr>
          <w:t>圖</w:t>
        </w:r>
        <w:r w:rsidR="00200C8D" w:rsidRPr="00886D73">
          <w:rPr>
            <w:rStyle w:val="aff1"/>
            <w:noProof/>
          </w:rPr>
          <w:t xml:space="preserve"> 1 - </w:t>
        </w:r>
        <w:r w:rsidR="00200C8D" w:rsidRPr="00886D73">
          <w:rPr>
            <w:rStyle w:val="aff1"/>
            <w:rFonts w:hint="eastAsia"/>
            <w:noProof/>
          </w:rPr>
          <w:t>人體動作控制機制示意圖</w:t>
        </w:r>
        <w:r w:rsidR="00200C8D">
          <w:rPr>
            <w:noProof/>
            <w:webHidden/>
          </w:rPr>
          <w:tab/>
        </w:r>
        <w:r w:rsidR="00200C8D">
          <w:rPr>
            <w:noProof/>
            <w:webHidden/>
          </w:rPr>
          <w:fldChar w:fldCharType="begin"/>
        </w:r>
        <w:r w:rsidR="00200C8D">
          <w:rPr>
            <w:noProof/>
            <w:webHidden/>
          </w:rPr>
          <w:instrText xml:space="preserve"> PAGEREF _Toc528105074 \h </w:instrText>
        </w:r>
        <w:r w:rsidR="00200C8D">
          <w:rPr>
            <w:noProof/>
            <w:webHidden/>
          </w:rPr>
        </w:r>
        <w:r w:rsidR="00200C8D">
          <w:rPr>
            <w:noProof/>
            <w:webHidden/>
          </w:rPr>
          <w:fldChar w:fldCharType="separate"/>
        </w:r>
        <w:r w:rsidR="00200C8D">
          <w:rPr>
            <w:noProof/>
            <w:webHidden/>
          </w:rPr>
          <w:t>1</w:t>
        </w:r>
        <w:r w:rsidR="00200C8D">
          <w:rPr>
            <w:noProof/>
            <w:webHidden/>
          </w:rPr>
          <w:fldChar w:fldCharType="end"/>
        </w:r>
      </w:hyperlink>
    </w:p>
    <w:p w14:paraId="747DAECD" w14:textId="733E7C3C" w:rsidR="00200C8D" w:rsidRDefault="007C2EE0">
      <w:pPr>
        <w:pStyle w:val="ae"/>
        <w:tabs>
          <w:tab w:val="right" w:leader="dot" w:pos="8290"/>
        </w:tabs>
        <w:rPr>
          <w:rFonts w:eastAsiaTheme="minorEastAsia" w:cstheme="minorBidi"/>
          <w:smallCaps w:val="0"/>
          <w:noProof/>
          <w:kern w:val="0"/>
          <w:sz w:val="22"/>
          <w:szCs w:val="22"/>
        </w:rPr>
      </w:pPr>
      <w:hyperlink w:anchor="_Toc528105075" w:history="1">
        <w:r w:rsidR="00200C8D" w:rsidRPr="00886D73">
          <w:rPr>
            <w:rStyle w:val="aff1"/>
            <w:rFonts w:hint="eastAsia"/>
            <w:noProof/>
          </w:rPr>
          <w:t>圖</w:t>
        </w:r>
        <w:r w:rsidR="00200C8D" w:rsidRPr="00886D73">
          <w:rPr>
            <w:rStyle w:val="aff1"/>
            <w:noProof/>
          </w:rPr>
          <w:t xml:space="preserve"> 2 - </w:t>
        </w:r>
        <w:r w:rsidR="00200C8D" w:rsidRPr="00886D73">
          <w:rPr>
            <w:rStyle w:val="aff1"/>
            <w:rFonts w:hint="eastAsia"/>
            <w:noProof/>
          </w:rPr>
          <w:t>侵入式</w:t>
        </w:r>
        <w:r w:rsidR="00200C8D" w:rsidRPr="00886D73">
          <w:rPr>
            <w:rStyle w:val="aff1"/>
            <w:noProof/>
          </w:rPr>
          <w:t>EMG</w:t>
        </w:r>
        <w:r w:rsidR="00200C8D">
          <w:rPr>
            <w:noProof/>
            <w:webHidden/>
          </w:rPr>
          <w:tab/>
        </w:r>
        <w:r w:rsidR="00200C8D">
          <w:rPr>
            <w:noProof/>
            <w:webHidden/>
          </w:rPr>
          <w:fldChar w:fldCharType="begin"/>
        </w:r>
        <w:r w:rsidR="00200C8D">
          <w:rPr>
            <w:noProof/>
            <w:webHidden/>
          </w:rPr>
          <w:instrText xml:space="preserve"> PAGEREF _Toc528105075 \h </w:instrText>
        </w:r>
        <w:r w:rsidR="00200C8D">
          <w:rPr>
            <w:noProof/>
            <w:webHidden/>
          </w:rPr>
        </w:r>
        <w:r w:rsidR="00200C8D">
          <w:rPr>
            <w:noProof/>
            <w:webHidden/>
          </w:rPr>
          <w:fldChar w:fldCharType="separate"/>
        </w:r>
        <w:r w:rsidR="00200C8D">
          <w:rPr>
            <w:noProof/>
            <w:webHidden/>
          </w:rPr>
          <w:t>2</w:t>
        </w:r>
        <w:r w:rsidR="00200C8D">
          <w:rPr>
            <w:noProof/>
            <w:webHidden/>
          </w:rPr>
          <w:fldChar w:fldCharType="end"/>
        </w:r>
      </w:hyperlink>
    </w:p>
    <w:p w14:paraId="14A7DC2C" w14:textId="0DD4A6B3" w:rsidR="00200C8D" w:rsidRDefault="007C2EE0">
      <w:pPr>
        <w:pStyle w:val="ae"/>
        <w:tabs>
          <w:tab w:val="right" w:leader="dot" w:pos="8290"/>
        </w:tabs>
        <w:rPr>
          <w:rFonts w:eastAsiaTheme="minorEastAsia" w:cstheme="minorBidi"/>
          <w:smallCaps w:val="0"/>
          <w:noProof/>
          <w:kern w:val="0"/>
          <w:sz w:val="22"/>
          <w:szCs w:val="22"/>
        </w:rPr>
      </w:pPr>
      <w:hyperlink w:anchor="_Toc528105076" w:history="1">
        <w:r w:rsidR="00200C8D" w:rsidRPr="00886D73">
          <w:rPr>
            <w:rStyle w:val="aff1"/>
            <w:rFonts w:hint="eastAsia"/>
            <w:noProof/>
          </w:rPr>
          <w:t>圖</w:t>
        </w:r>
        <w:r w:rsidR="00200C8D" w:rsidRPr="00886D73">
          <w:rPr>
            <w:rStyle w:val="aff1"/>
            <w:noProof/>
          </w:rPr>
          <w:t xml:space="preserve"> 3 - </w:t>
        </w:r>
        <w:r w:rsidR="00200C8D" w:rsidRPr="00886D73">
          <w:rPr>
            <w:rStyle w:val="aff1"/>
            <w:rFonts w:hint="eastAsia"/>
            <w:noProof/>
          </w:rPr>
          <w:t>雙極式</w:t>
        </w:r>
        <w:r w:rsidR="00200C8D" w:rsidRPr="00886D73">
          <w:rPr>
            <w:rStyle w:val="aff1"/>
            <w:noProof/>
          </w:rPr>
          <w:t>sEMG</w:t>
        </w:r>
        <w:r w:rsidR="00200C8D" w:rsidRPr="00886D73">
          <w:rPr>
            <w:rStyle w:val="aff1"/>
            <w:rFonts w:hint="eastAsia"/>
            <w:noProof/>
          </w:rPr>
          <w:t>電極</w:t>
        </w:r>
        <w:r w:rsidR="00200C8D">
          <w:rPr>
            <w:noProof/>
            <w:webHidden/>
          </w:rPr>
          <w:tab/>
        </w:r>
        <w:r w:rsidR="00200C8D">
          <w:rPr>
            <w:noProof/>
            <w:webHidden/>
          </w:rPr>
          <w:fldChar w:fldCharType="begin"/>
        </w:r>
        <w:r w:rsidR="00200C8D">
          <w:rPr>
            <w:noProof/>
            <w:webHidden/>
          </w:rPr>
          <w:instrText xml:space="preserve"> PAGEREF _Toc528105076 \h </w:instrText>
        </w:r>
        <w:r w:rsidR="00200C8D">
          <w:rPr>
            <w:noProof/>
            <w:webHidden/>
          </w:rPr>
        </w:r>
        <w:r w:rsidR="00200C8D">
          <w:rPr>
            <w:noProof/>
            <w:webHidden/>
          </w:rPr>
          <w:fldChar w:fldCharType="separate"/>
        </w:r>
        <w:r w:rsidR="00200C8D">
          <w:rPr>
            <w:noProof/>
            <w:webHidden/>
          </w:rPr>
          <w:t>3</w:t>
        </w:r>
        <w:r w:rsidR="00200C8D">
          <w:rPr>
            <w:noProof/>
            <w:webHidden/>
          </w:rPr>
          <w:fldChar w:fldCharType="end"/>
        </w:r>
      </w:hyperlink>
    </w:p>
    <w:p w14:paraId="06B63478" w14:textId="387E69BB" w:rsidR="00200C8D" w:rsidRDefault="007C2EE0">
      <w:pPr>
        <w:pStyle w:val="ae"/>
        <w:tabs>
          <w:tab w:val="right" w:leader="dot" w:pos="8290"/>
        </w:tabs>
        <w:rPr>
          <w:rFonts w:eastAsiaTheme="minorEastAsia" w:cstheme="minorBidi"/>
          <w:smallCaps w:val="0"/>
          <w:noProof/>
          <w:kern w:val="0"/>
          <w:sz w:val="22"/>
          <w:szCs w:val="22"/>
        </w:rPr>
      </w:pPr>
      <w:hyperlink w:anchor="_Toc528105077" w:history="1">
        <w:r w:rsidR="00200C8D" w:rsidRPr="00886D73">
          <w:rPr>
            <w:rStyle w:val="aff1"/>
            <w:rFonts w:hint="eastAsia"/>
            <w:noProof/>
          </w:rPr>
          <w:t>圖</w:t>
        </w:r>
        <w:r w:rsidR="00200C8D" w:rsidRPr="00886D73">
          <w:rPr>
            <w:rStyle w:val="aff1"/>
            <w:noProof/>
          </w:rPr>
          <w:t xml:space="preserve"> 4 - </w:t>
        </w:r>
        <w:r w:rsidR="00200C8D" w:rsidRPr="00886D73">
          <w:rPr>
            <w:rStyle w:val="aff1"/>
            <w:rFonts w:hint="eastAsia"/>
            <w:noProof/>
          </w:rPr>
          <w:t>表面式</w:t>
        </w:r>
        <w:r w:rsidR="00200C8D" w:rsidRPr="00886D73">
          <w:rPr>
            <w:rStyle w:val="aff1"/>
            <w:noProof/>
          </w:rPr>
          <w:t>EMG</w:t>
        </w:r>
        <w:r w:rsidR="00200C8D" w:rsidRPr="00886D73">
          <w:rPr>
            <w:rStyle w:val="aff1"/>
            <w:rFonts w:hint="eastAsia"/>
            <w:noProof/>
          </w:rPr>
          <w:t>陣列</w:t>
        </w:r>
        <w:r w:rsidR="00200C8D" w:rsidRPr="00886D73">
          <w:rPr>
            <w:rStyle w:val="aff1"/>
            <w:noProof/>
          </w:rPr>
          <w:t>[15]</w:t>
        </w:r>
        <w:r w:rsidR="00200C8D">
          <w:rPr>
            <w:noProof/>
            <w:webHidden/>
          </w:rPr>
          <w:tab/>
        </w:r>
        <w:r w:rsidR="00200C8D">
          <w:rPr>
            <w:noProof/>
            <w:webHidden/>
          </w:rPr>
          <w:fldChar w:fldCharType="begin"/>
        </w:r>
        <w:r w:rsidR="00200C8D">
          <w:rPr>
            <w:noProof/>
            <w:webHidden/>
          </w:rPr>
          <w:instrText xml:space="preserve"> PAGEREF _Toc528105077 \h </w:instrText>
        </w:r>
        <w:r w:rsidR="00200C8D">
          <w:rPr>
            <w:noProof/>
            <w:webHidden/>
          </w:rPr>
        </w:r>
        <w:r w:rsidR="00200C8D">
          <w:rPr>
            <w:noProof/>
            <w:webHidden/>
          </w:rPr>
          <w:fldChar w:fldCharType="separate"/>
        </w:r>
        <w:r w:rsidR="00200C8D">
          <w:rPr>
            <w:noProof/>
            <w:webHidden/>
          </w:rPr>
          <w:t>3</w:t>
        </w:r>
        <w:r w:rsidR="00200C8D">
          <w:rPr>
            <w:noProof/>
            <w:webHidden/>
          </w:rPr>
          <w:fldChar w:fldCharType="end"/>
        </w:r>
      </w:hyperlink>
    </w:p>
    <w:p w14:paraId="170780B7" w14:textId="5473EEA0" w:rsidR="00200C8D" w:rsidRDefault="007C2EE0">
      <w:pPr>
        <w:pStyle w:val="ae"/>
        <w:tabs>
          <w:tab w:val="right" w:leader="dot" w:pos="8290"/>
        </w:tabs>
        <w:rPr>
          <w:rFonts w:eastAsiaTheme="minorEastAsia" w:cstheme="minorBidi"/>
          <w:smallCaps w:val="0"/>
          <w:noProof/>
          <w:kern w:val="0"/>
          <w:sz w:val="22"/>
          <w:szCs w:val="22"/>
        </w:rPr>
      </w:pPr>
      <w:hyperlink w:anchor="_Toc528105078" w:history="1">
        <w:r w:rsidR="00200C8D" w:rsidRPr="00886D73">
          <w:rPr>
            <w:rStyle w:val="aff1"/>
            <w:rFonts w:hint="eastAsia"/>
            <w:noProof/>
          </w:rPr>
          <w:t>圖</w:t>
        </w:r>
        <w:r w:rsidR="00200C8D" w:rsidRPr="00886D73">
          <w:rPr>
            <w:rStyle w:val="aff1"/>
            <w:noProof/>
          </w:rPr>
          <w:t xml:space="preserve"> 5 - sEMG</w:t>
        </w:r>
        <w:r w:rsidR="00200C8D" w:rsidRPr="00886D73">
          <w:rPr>
            <w:rStyle w:val="aff1"/>
            <w:rFonts w:hint="eastAsia"/>
            <w:noProof/>
          </w:rPr>
          <w:t>交擾</w:t>
        </w:r>
        <w:r w:rsidR="00200C8D">
          <w:rPr>
            <w:noProof/>
            <w:webHidden/>
          </w:rPr>
          <w:tab/>
        </w:r>
        <w:r w:rsidR="00200C8D">
          <w:rPr>
            <w:noProof/>
            <w:webHidden/>
          </w:rPr>
          <w:fldChar w:fldCharType="begin"/>
        </w:r>
        <w:r w:rsidR="00200C8D">
          <w:rPr>
            <w:noProof/>
            <w:webHidden/>
          </w:rPr>
          <w:instrText xml:space="preserve"> PAGEREF _Toc528105078 \h </w:instrText>
        </w:r>
        <w:r w:rsidR="00200C8D">
          <w:rPr>
            <w:noProof/>
            <w:webHidden/>
          </w:rPr>
        </w:r>
        <w:r w:rsidR="00200C8D">
          <w:rPr>
            <w:noProof/>
            <w:webHidden/>
          </w:rPr>
          <w:fldChar w:fldCharType="separate"/>
        </w:r>
        <w:r w:rsidR="00200C8D">
          <w:rPr>
            <w:noProof/>
            <w:webHidden/>
          </w:rPr>
          <w:t>3</w:t>
        </w:r>
        <w:r w:rsidR="00200C8D">
          <w:rPr>
            <w:noProof/>
            <w:webHidden/>
          </w:rPr>
          <w:fldChar w:fldCharType="end"/>
        </w:r>
      </w:hyperlink>
    </w:p>
    <w:p w14:paraId="15E1AAE6" w14:textId="18E1C53C" w:rsidR="00200C8D" w:rsidRDefault="007C2EE0">
      <w:pPr>
        <w:pStyle w:val="ae"/>
        <w:tabs>
          <w:tab w:val="right" w:leader="dot" w:pos="8290"/>
        </w:tabs>
        <w:rPr>
          <w:rFonts w:eastAsiaTheme="minorEastAsia" w:cstheme="minorBidi"/>
          <w:smallCaps w:val="0"/>
          <w:noProof/>
          <w:kern w:val="0"/>
          <w:sz w:val="22"/>
          <w:szCs w:val="22"/>
        </w:rPr>
      </w:pPr>
      <w:hyperlink w:anchor="_Toc528105079" w:history="1">
        <w:r w:rsidR="00200C8D" w:rsidRPr="00886D73">
          <w:rPr>
            <w:rStyle w:val="aff1"/>
            <w:rFonts w:hint="eastAsia"/>
            <w:noProof/>
          </w:rPr>
          <w:t>圖</w:t>
        </w:r>
        <w:r w:rsidR="00200C8D" w:rsidRPr="00886D73">
          <w:rPr>
            <w:rStyle w:val="aff1"/>
            <w:noProof/>
          </w:rPr>
          <w:t xml:space="preserve"> 6 - </w:t>
        </w:r>
        <w:r w:rsidR="00200C8D" w:rsidRPr="00886D73">
          <w:rPr>
            <w:rStyle w:val="aff1"/>
            <w:rFonts w:hint="eastAsia"/>
            <w:noProof/>
          </w:rPr>
          <w:t>雙極式</w:t>
        </w:r>
        <w:r w:rsidR="00200C8D" w:rsidRPr="00886D73">
          <w:rPr>
            <w:rStyle w:val="aff1"/>
            <w:noProof/>
          </w:rPr>
          <w:t>sEMG</w:t>
        </w:r>
        <w:r w:rsidR="00200C8D" w:rsidRPr="00886D73">
          <w:rPr>
            <w:rStyle w:val="aff1"/>
            <w:rFonts w:hint="eastAsia"/>
            <w:noProof/>
          </w:rPr>
          <w:t>等效電路</w:t>
        </w:r>
        <w:r w:rsidR="00200C8D" w:rsidRPr="00886D73">
          <w:rPr>
            <w:rStyle w:val="aff1"/>
            <w:noProof/>
          </w:rPr>
          <w:t>[1]</w:t>
        </w:r>
        <w:r w:rsidR="00200C8D">
          <w:rPr>
            <w:noProof/>
            <w:webHidden/>
          </w:rPr>
          <w:tab/>
        </w:r>
        <w:r w:rsidR="00200C8D">
          <w:rPr>
            <w:noProof/>
            <w:webHidden/>
          </w:rPr>
          <w:fldChar w:fldCharType="begin"/>
        </w:r>
        <w:r w:rsidR="00200C8D">
          <w:rPr>
            <w:noProof/>
            <w:webHidden/>
          </w:rPr>
          <w:instrText xml:space="preserve"> PAGEREF _Toc528105079 \h </w:instrText>
        </w:r>
        <w:r w:rsidR="00200C8D">
          <w:rPr>
            <w:noProof/>
            <w:webHidden/>
          </w:rPr>
        </w:r>
        <w:r w:rsidR="00200C8D">
          <w:rPr>
            <w:noProof/>
            <w:webHidden/>
          </w:rPr>
          <w:fldChar w:fldCharType="separate"/>
        </w:r>
        <w:r w:rsidR="00200C8D">
          <w:rPr>
            <w:noProof/>
            <w:webHidden/>
          </w:rPr>
          <w:t>4</w:t>
        </w:r>
        <w:r w:rsidR="00200C8D">
          <w:rPr>
            <w:noProof/>
            <w:webHidden/>
          </w:rPr>
          <w:fldChar w:fldCharType="end"/>
        </w:r>
      </w:hyperlink>
    </w:p>
    <w:p w14:paraId="0D65F8CC" w14:textId="7A2C6BF4" w:rsidR="00200C8D" w:rsidRDefault="007C2EE0">
      <w:pPr>
        <w:pStyle w:val="ae"/>
        <w:tabs>
          <w:tab w:val="right" w:leader="dot" w:pos="8290"/>
        </w:tabs>
        <w:rPr>
          <w:rFonts w:eastAsiaTheme="minorEastAsia" w:cstheme="minorBidi"/>
          <w:smallCaps w:val="0"/>
          <w:noProof/>
          <w:kern w:val="0"/>
          <w:sz w:val="22"/>
          <w:szCs w:val="22"/>
        </w:rPr>
      </w:pPr>
      <w:hyperlink w:anchor="_Toc528105080" w:history="1">
        <w:r w:rsidR="00200C8D" w:rsidRPr="00886D73">
          <w:rPr>
            <w:rStyle w:val="aff1"/>
            <w:rFonts w:hint="eastAsia"/>
            <w:noProof/>
          </w:rPr>
          <w:t>圖</w:t>
        </w:r>
        <w:r w:rsidR="00200C8D" w:rsidRPr="00886D73">
          <w:rPr>
            <w:rStyle w:val="aff1"/>
            <w:noProof/>
          </w:rPr>
          <w:t xml:space="preserve"> 7 - </w:t>
        </w:r>
        <w:r w:rsidR="00200C8D" w:rsidRPr="00886D73">
          <w:rPr>
            <w:rStyle w:val="aff1"/>
            <w:rFonts w:hint="eastAsia"/>
            <w:noProof/>
          </w:rPr>
          <w:t>人類前臂肌肉</w:t>
        </w:r>
        <w:r w:rsidR="00200C8D" w:rsidRPr="00886D73">
          <w:rPr>
            <w:rStyle w:val="aff1"/>
            <w:noProof/>
          </w:rPr>
          <w:t>[24]</w:t>
        </w:r>
        <w:r w:rsidR="00200C8D">
          <w:rPr>
            <w:noProof/>
            <w:webHidden/>
          </w:rPr>
          <w:tab/>
        </w:r>
        <w:r w:rsidR="00200C8D">
          <w:rPr>
            <w:noProof/>
            <w:webHidden/>
          </w:rPr>
          <w:fldChar w:fldCharType="begin"/>
        </w:r>
        <w:r w:rsidR="00200C8D">
          <w:rPr>
            <w:noProof/>
            <w:webHidden/>
          </w:rPr>
          <w:instrText xml:space="preserve"> PAGEREF _Toc528105080 \h </w:instrText>
        </w:r>
        <w:r w:rsidR="00200C8D">
          <w:rPr>
            <w:noProof/>
            <w:webHidden/>
          </w:rPr>
        </w:r>
        <w:r w:rsidR="00200C8D">
          <w:rPr>
            <w:noProof/>
            <w:webHidden/>
          </w:rPr>
          <w:fldChar w:fldCharType="separate"/>
        </w:r>
        <w:r w:rsidR="00200C8D">
          <w:rPr>
            <w:noProof/>
            <w:webHidden/>
          </w:rPr>
          <w:t>6</w:t>
        </w:r>
        <w:r w:rsidR="00200C8D">
          <w:rPr>
            <w:noProof/>
            <w:webHidden/>
          </w:rPr>
          <w:fldChar w:fldCharType="end"/>
        </w:r>
      </w:hyperlink>
    </w:p>
    <w:p w14:paraId="1C066947" w14:textId="13212AC2" w:rsidR="00200C8D" w:rsidRDefault="007C2EE0">
      <w:pPr>
        <w:pStyle w:val="ae"/>
        <w:tabs>
          <w:tab w:val="right" w:leader="dot" w:pos="8290"/>
        </w:tabs>
        <w:rPr>
          <w:rFonts w:eastAsiaTheme="minorEastAsia" w:cstheme="minorBidi"/>
          <w:smallCaps w:val="0"/>
          <w:noProof/>
          <w:kern w:val="0"/>
          <w:sz w:val="22"/>
          <w:szCs w:val="22"/>
        </w:rPr>
      </w:pPr>
      <w:hyperlink w:anchor="_Toc528105081" w:history="1">
        <w:r w:rsidR="00200C8D" w:rsidRPr="00886D73">
          <w:rPr>
            <w:rStyle w:val="aff1"/>
            <w:rFonts w:hint="eastAsia"/>
            <w:noProof/>
          </w:rPr>
          <w:t>圖</w:t>
        </w:r>
        <w:r w:rsidR="00200C8D" w:rsidRPr="00886D73">
          <w:rPr>
            <w:rStyle w:val="aff1"/>
            <w:noProof/>
          </w:rPr>
          <w:t xml:space="preserve"> 8 – </w:t>
        </w:r>
        <w:r w:rsidR="00200C8D" w:rsidRPr="00886D73">
          <w:rPr>
            <w:rStyle w:val="aff1"/>
            <w:rFonts w:hint="eastAsia"/>
            <w:noProof/>
          </w:rPr>
          <w:t>手腕動作</w:t>
        </w:r>
        <w:r w:rsidR="00200C8D">
          <w:rPr>
            <w:noProof/>
            <w:webHidden/>
          </w:rPr>
          <w:tab/>
        </w:r>
        <w:r w:rsidR="00200C8D">
          <w:rPr>
            <w:noProof/>
            <w:webHidden/>
          </w:rPr>
          <w:fldChar w:fldCharType="begin"/>
        </w:r>
        <w:r w:rsidR="00200C8D">
          <w:rPr>
            <w:noProof/>
            <w:webHidden/>
          </w:rPr>
          <w:instrText xml:space="preserve"> PAGEREF _Toc528105081 \h </w:instrText>
        </w:r>
        <w:r w:rsidR="00200C8D">
          <w:rPr>
            <w:noProof/>
            <w:webHidden/>
          </w:rPr>
        </w:r>
        <w:r w:rsidR="00200C8D">
          <w:rPr>
            <w:noProof/>
            <w:webHidden/>
          </w:rPr>
          <w:fldChar w:fldCharType="separate"/>
        </w:r>
        <w:r w:rsidR="00200C8D">
          <w:rPr>
            <w:noProof/>
            <w:webHidden/>
          </w:rPr>
          <w:t>6</w:t>
        </w:r>
        <w:r w:rsidR="00200C8D">
          <w:rPr>
            <w:noProof/>
            <w:webHidden/>
          </w:rPr>
          <w:fldChar w:fldCharType="end"/>
        </w:r>
      </w:hyperlink>
    </w:p>
    <w:p w14:paraId="3D0180FD" w14:textId="52725B1B" w:rsidR="00200C8D" w:rsidRDefault="007C2EE0">
      <w:pPr>
        <w:pStyle w:val="ae"/>
        <w:tabs>
          <w:tab w:val="right" w:leader="dot" w:pos="8290"/>
        </w:tabs>
        <w:rPr>
          <w:rFonts w:eastAsiaTheme="minorEastAsia" w:cstheme="minorBidi"/>
          <w:smallCaps w:val="0"/>
          <w:noProof/>
          <w:kern w:val="0"/>
          <w:sz w:val="22"/>
          <w:szCs w:val="22"/>
        </w:rPr>
      </w:pPr>
      <w:hyperlink w:anchor="_Toc528105082" w:history="1">
        <w:r w:rsidR="00200C8D" w:rsidRPr="00886D73">
          <w:rPr>
            <w:rStyle w:val="aff1"/>
            <w:rFonts w:hint="eastAsia"/>
            <w:noProof/>
          </w:rPr>
          <w:t>圖</w:t>
        </w:r>
        <w:r w:rsidR="00200C8D" w:rsidRPr="00886D73">
          <w:rPr>
            <w:rStyle w:val="aff1"/>
            <w:noProof/>
          </w:rPr>
          <w:t xml:space="preserve"> 9 – </w:t>
        </w:r>
        <w:r w:rsidR="00200C8D" w:rsidRPr="00886D73">
          <w:rPr>
            <w:rStyle w:val="aff1"/>
            <w:rFonts w:hint="eastAsia"/>
            <w:noProof/>
          </w:rPr>
          <w:t>手腕動作肌肉</w:t>
        </w:r>
        <w:r w:rsidR="00200C8D" w:rsidRPr="00886D73">
          <w:rPr>
            <w:rStyle w:val="aff1"/>
            <w:noProof/>
          </w:rPr>
          <w:t>[24]</w:t>
        </w:r>
        <w:r w:rsidR="00200C8D">
          <w:rPr>
            <w:noProof/>
            <w:webHidden/>
          </w:rPr>
          <w:tab/>
        </w:r>
        <w:r w:rsidR="00200C8D">
          <w:rPr>
            <w:noProof/>
            <w:webHidden/>
          </w:rPr>
          <w:fldChar w:fldCharType="begin"/>
        </w:r>
        <w:r w:rsidR="00200C8D">
          <w:rPr>
            <w:noProof/>
            <w:webHidden/>
          </w:rPr>
          <w:instrText xml:space="preserve"> PAGEREF _Toc528105082 \h </w:instrText>
        </w:r>
        <w:r w:rsidR="00200C8D">
          <w:rPr>
            <w:noProof/>
            <w:webHidden/>
          </w:rPr>
        </w:r>
        <w:r w:rsidR="00200C8D">
          <w:rPr>
            <w:noProof/>
            <w:webHidden/>
          </w:rPr>
          <w:fldChar w:fldCharType="separate"/>
        </w:r>
        <w:r w:rsidR="00200C8D">
          <w:rPr>
            <w:noProof/>
            <w:webHidden/>
          </w:rPr>
          <w:t>8</w:t>
        </w:r>
        <w:r w:rsidR="00200C8D">
          <w:rPr>
            <w:noProof/>
            <w:webHidden/>
          </w:rPr>
          <w:fldChar w:fldCharType="end"/>
        </w:r>
      </w:hyperlink>
    </w:p>
    <w:p w14:paraId="7DBE4C96" w14:textId="2E661D0A" w:rsidR="00200C8D" w:rsidRDefault="007C2EE0">
      <w:pPr>
        <w:pStyle w:val="ae"/>
        <w:tabs>
          <w:tab w:val="right" w:leader="dot" w:pos="8290"/>
        </w:tabs>
        <w:rPr>
          <w:rFonts w:eastAsiaTheme="minorEastAsia" w:cstheme="minorBidi"/>
          <w:smallCaps w:val="0"/>
          <w:noProof/>
          <w:kern w:val="0"/>
          <w:sz w:val="22"/>
          <w:szCs w:val="22"/>
        </w:rPr>
      </w:pPr>
      <w:hyperlink w:anchor="_Toc528105083" w:history="1">
        <w:r w:rsidR="00200C8D" w:rsidRPr="00886D73">
          <w:rPr>
            <w:rStyle w:val="aff1"/>
            <w:rFonts w:hint="eastAsia"/>
            <w:noProof/>
          </w:rPr>
          <w:t>圖</w:t>
        </w:r>
        <w:r w:rsidR="00200C8D" w:rsidRPr="00886D73">
          <w:rPr>
            <w:rStyle w:val="aff1"/>
            <w:noProof/>
          </w:rPr>
          <w:t xml:space="preserve"> 10 – </w:t>
        </w:r>
        <w:r w:rsidR="00200C8D" w:rsidRPr="00886D73">
          <w:rPr>
            <w:rStyle w:val="aff1"/>
            <w:rFonts w:hint="eastAsia"/>
            <w:noProof/>
          </w:rPr>
          <w:t>原始</w:t>
        </w:r>
        <w:r w:rsidR="00200C8D" w:rsidRPr="00886D73">
          <w:rPr>
            <w:rStyle w:val="aff1"/>
            <w:noProof/>
          </w:rPr>
          <w:t>sEMG</w:t>
        </w:r>
        <w:r w:rsidR="00200C8D" w:rsidRPr="00886D73">
          <w:rPr>
            <w:rStyle w:val="aff1"/>
            <w:rFonts w:hint="eastAsia"/>
            <w:noProof/>
          </w:rPr>
          <w:t>訊號</w:t>
        </w:r>
        <w:r w:rsidR="00200C8D">
          <w:rPr>
            <w:noProof/>
            <w:webHidden/>
          </w:rPr>
          <w:tab/>
        </w:r>
        <w:r w:rsidR="00200C8D">
          <w:rPr>
            <w:noProof/>
            <w:webHidden/>
          </w:rPr>
          <w:fldChar w:fldCharType="begin"/>
        </w:r>
        <w:r w:rsidR="00200C8D">
          <w:rPr>
            <w:noProof/>
            <w:webHidden/>
          </w:rPr>
          <w:instrText xml:space="preserve"> PAGEREF _Toc528105083 \h </w:instrText>
        </w:r>
        <w:r w:rsidR="00200C8D">
          <w:rPr>
            <w:noProof/>
            <w:webHidden/>
          </w:rPr>
        </w:r>
        <w:r w:rsidR="00200C8D">
          <w:rPr>
            <w:noProof/>
            <w:webHidden/>
          </w:rPr>
          <w:fldChar w:fldCharType="separate"/>
        </w:r>
        <w:r w:rsidR="00200C8D">
          <w:rPr>
            <w:noProof/>
            <w:webHidden/>
          </w:rPr>
          <w:t>10</w:t>
        </w:r>
        <w:r w:rsidR="00200C8D">
          <w:rPr>
            <w:noProof/>
            <w:webHidden/>
          </w:rPr>
          <w:fldChar w:fldCharType="end"/>
        </w:r>
      </w:hyperlink>
    </w:p>
    <w:p w14:paraId="088D1F2A" w14:textId="53CDC015" w:rsidR="00200C8D" w:rsidRDefault="007C2EE0">
      <w:pPr>
        <w:pStyle w:val="ae"/>
        <w:tabs>
          <w:tab w:val="right" w:leader="dot" w:pos="8290"/>
        </w:tabs>
        <w:rPr>
          <w:rFonts w:eastAsiaTheme="minorEastAsia" w:cstheme="minorBidi"/>
          <w:smallCaps w:val="0"/>
          <w:noProof/>
          <w:kern w:val="0"/>
          <w:sz w:val="22"/>
          <w:szCs w:val="22"/>
        </w:rPr>
      </w:pPr>
      <w:hyperlink w:anchor="_Toc528105084" w:history="1">
        <w:r w:rsidR="00200C8D" w:rsidRPr="00886D73">
          <w:rPr>
            <w:rStyle w:val="aff1"/>
            <w:rFonts w:hint="eastAsia"/>
            <w:noProof/>
          </w:rPr>
          <w:t>圖</w:t>
        </w:r>
        <w:r w:rsidR="00200C8D" w:rsidRPr="00886D73">
          <w:rPr>
            <w:rStyle w:val="aff1"/>
            <w:noProof/>
          </w:rPr>
          <w:t xml:space="preserve"> 11 – sEMG</w:t>
        </w:r>
        <w:r w:rsidR="00200C8D" w:rsidRPr="00886D73">
          <w:rPr>
            <w:rStyle w:val="aff1"/>
            <w:rFonts w:hint="eastAsia"/>
            <w:noProof/>
          </w:rPr>
          <w:t>訊號的</w:t>
        </w:r>
        <w:r w:rsidR="00200C8D" w:rsidRPr="00886D73">
          <w:rPr>
            <w:rStyle w:val="aff1"/>
            <w:noProof/>
          </w:rPr>
          <w:t>MAV</w:t>
        </w:r>
        <w:r w:rsidR="00200C8D" w:rsidRPr="00886D73">
          <w:rPr>
            <w:rStyle w:val="aff1"/>
            <w:rFonts w:hint="eastAsia"/>
            <w:noProof/>
          </w:rPr>
          <w:t>值</w:t>
        </w:r>
        <w:r w:rsidR="00200C8D">
          <w:rPr>
            <w:noProof/>
            <w:webHidden/>
          </w:rPr>
          <w:tab/>
        </w:r>
        <w:r w:rsidR="00200C8D">
          <w:rPr>
            <w:noProof/>
            <w:webHidden/>
          </w:rPr>
          <w:fldChar w:fldCharType="begin"/>
        </w:r>
        <w:r w:rsidR="00200C8D">
          <w:rPr>
            <w:noProof/>
            <w:webHidden/>
          </w:rPr>
          <w:instrText xml:space="preserve"> PAGEREF _Toc528105084 \h </w:instrText>
        </w:r>
        <w:r w:rsidR="00200C8D">
          <w:rPr>
            <w:noProof/>
            <w:webHidden/>
          </w:rPr>
        </w:r>
        <w:r w:rsidR="00200C8D">
          <w:rPr>
            <w:noProof/>
            <w:webHidden/>
          </w:rPr>
          <w:fldChar w:fldCharType="separate"/>
        </w:r>
        <w:r w:rsidR="00200C8D">
          <w:rPr>
            <w:noProof/>
            <w:webHidden/>
          </w:rPr>
          <w:t>10</w:t>
        </w:r>
        <w:r w:rsidR="00200C8D">
          <w:rPr>
            <w:noProof/>
            <w:webHidden/>
          </w:rPr>
          <w:fldChar w:fldCharType="end"/>
        </w:r>
      </w:hyperlink>
    </w:p>
    <w:p w14:paraId="28F14DB9" w14:textId="36E70852" w:rsidR="00200C8D" w:rsidRDefault="007C2EE0">
      <w:pPr>
        <w:pStyle w:val="ae"/>
        <w:tabs>
          <w:tab w:val="right" w:leader="dot" w:pos="8290"/>
        </w:tabs>
        <w:rPr>
          <w:rFonts w:eastAsiaTheme="minorEastAsia" w:cstheme="minorBidi"/>
          <w:smallCaps w:val="0"/>
          <w:noProof/>
          <w:kern w:val="0"/>
          <w:sz w:val="22"/>
          <w:szCs w:val="22"/>
        </w:rPr>
      </w:pPr>
      <w:hyperlink w:anchor="_Toc528105085" w:history="1">
        <w:r w:rsidR="00200C8D" w:rsidRPr="00886D73">
          <w:rPr>
            <w:rStyle w:val="aff1"/>
            <w:rFonts w:hint="eastAsia"/>
            <w:noProof/>
          </w:rPr>
          <w:t>圖</w:t>
        </w:r>
        <w:r w:rsidR="00200C8D" w:rsidRPr="00886D73">
          <w:rPr>
            <w:rStyle w:val="aff1"/>
            <w:noProof/>
          </w:rPr>
          <w:t xml:space="preserve"> 12 – sEMG</w:t>
        </w:r>
        <w:r w:rsidR="00200C8D" w:rsidRPr="00886D73">
          <w:rPr>
            <w:rStyle w:val="aff1"/>
            <w:rFonts w:hint="eastAsia"/>
            <w:noProof/>
          </w:rPr>
          <w:t>訊號的</w:t>
        </w:r>
        <w:r w:rsidR="00200C8D" w:rsidRPr="00886D73">
          <w:rPr>
            <w:rStyle w:val="aff1"/>
            <w:noProof/>
          </w:rPr>
          <w:t>RMS</w:t>
        </w:r>
        <w:r w:rsidR="00200C8D" w:rsidRPr="00886D73">
          <w:rPr>
            <w:rStyle w:val="aff1"/>
            <w:rFonts w:hint="eastAsia"/>
            <w:noProof/>
          </w:rPr>
          <w:t>值</w:t>
        </w:r>
        <w:r w:rsidR="00200C8D">
          <w:rPr>
            <w:noProof/>
            <w:webHidden/>
          </w:rPr>
          <w:tab/>
        </w:r>
        <w:r w:rsidR="00200C8D">
          <w:rPr>
            <w:noProof/>
            <w:webHidden/>
          </w:rPr>
          <w:fldChar w:fldCharType="begin"/>
        </w:r>
        <w:r w:rsidR="00200C8D">
          <w:rPr>
            <w:noProof/>
            <w:webHidden/>
          </w:rPr>
          <w:instrText xml:space="preserve"> PAGEREF _Toc528105085 \h </w:instrText>
        </w:r>
        <w:r w:rsidR="00200C8D">
          <w:rPr>
            <w:noProof/>
            <w:webHidden/>
          </w:rPr>
        </w:r>
        <w:r w:rsidR="00200C8D">
          <w:rPr>
            <w:noProof/>
            <w:webHidden/>
          </w:rPr>
          <w:fldChar w:fldCharType="separate"/>
        </w:r>
        <w:r w:rsidR="00200C8D">
          <w:rPr>
            <w:noProof/>
            <w:webHidden/>
          </w:rPr>
          <w:t>11</w:t>
        </w:r>
        <w:r w:rsidR="00200C8D">
          <w:rPr>
            <w:noProof/>
            <w:webHidden/>
          </w:rPr>
          <w:fldChar w:fldCharType="end"/>
        </w:r>
      </w:hyperlink>
    </w:p>
    <w:p w14:paraId="4C3F8647" w14:textId="0C2D9FDD" w:rsidR="00200C8D" w:rsidRDefault="007C2EE0">
      <w:pPr>
        <w:pStyle w:val="ae"/>
        <w:tabs>
          <w:tab w:val="right" w:leader="dot" w:pos="8290"/>
        </w:tabs>
        <w:rPr>
          <w:rFonts w:eastAsiaTheme="minorEastAsia" w:cstheme="minorBidi"/>
          <w:smallCaps w:val="0"/>
          <w:noProof/>
          <w:kern w:val="0"/>
          <w:sz w:val="22"/>
          <w:szCs w:val="22"/>
        </w:rPr>
      </w:pPr>
      <w:hyperlink w:anchor="_Toc528105086" w:history="1">
        <w:r w:rsidR="00200C8D" w:rsidRPr="00886D73">
          <w:rPr>
            <w:rStyle w:val="aff1"/>
            <w:rFonts w:hint="eastAsia"/>
            <w:noProof/>
          </w:rPr>
          <w:t>圖</w:t>
        </w:r>
        <w:r w:rsidR="00200C8D" w:rsidRPr="00886D73">
          <w:rPr>
            <w:rStyle w:val="aff1"/>
            <w:noProof/>
          </w:rPr>
          <w:t xml:space="preserve"> 13 – </w:t>
        </w:r>
        <w:r w:rsidR="00200C8D" w:rsidRPr="00886D73">
          <w:rPr>
            <w:rStyle w:val="aff1"/>
            <w:rFonts w:hint="eastAsia"/>
            <w:noProof/>
          </w:rPr>
          <w:t>比較</w:t>
        </w:r>
        <w:r w:rsidR="00200C8D" w:rsidRPr="00886D73">
          <w:rPr>
            <w:rStyle w:val="aff1"/>
            <w:noProof/>
          </w:rPr>
          <w:t>sEMG</w:t>
        </w:r>
        <w:r w:rsidR="00200C8D" w:rsidRPr="00886D73">
          <w:rPr>
            <w:rStyle w:val="aff1"/>
            <w:rFonts w:hint="eastAsia"/>
            <w:noProof/>
          </w:rPr>
          <w:t>訊號的</w:t>
        </w:r>
        <w:r w:rsidR="00200C8D" w:rsidRPr="00886D73">
          <w:rPr>
            <w:rStyle w:val="aff1"/>
            <w:noProof/>
          </w:rPr>
          <w:t>MAV</w:t>
        </w:r>
        <w:r w:rsidR="00200C8D" w:rsidRPr="00886D73">
          <w:rPr>
            <w:rStyle w:val="aff1"/>
            <w:rFonts w:hint="eastAsia"/>
            <w:noProof/>
          </w:rPr>
          <w:t>和</w:t>
        </w:r>
        <w:r w:rsidR="00200C8D" w:rsidRPr="00886D73">
          <w:rPr>
            <w:rStyle w:val="aff1"/>
            <w:noProof/>
          </w:rPr>
          <w:t>RMS</w:t>
        </w:r>
        <w:r w:rsidR="00200C8D" w:rsidRPr="00886D73">
          <w:rPr>
            <w:rStyle w:val="aff1"/>
            <w:rFonts w:hint="eastAsia"/>
            <w:noProof/>
          </w:rPr>
          <w:t>值</w:t>
        </w:r>
        <w:r w:rsidR="00200C8D">
          <w:rPr>
            <w:noProof/>
            <w:webHidden/>
          </w:rPr>
          <w:tab/>
        </w:r>
        <w:r w:rsidR="00200C8D">
          <w:rPr>
            <w:noProof/>
            <w:webHidden/>
          </w:rPr>
          <w:fldChar w:fldCharType="begin"/>
        </w:r>
        <w:r w:rsidR="00200C8D">
          <w:rPr>
            <w:noProof/>
            <w:webHidden/>
          </w:rPr>
          <w:instrText xml:space="preserve"> PAGEREF _Toc528105086 \h </w:instrText>
        </w:r>
        <w:r w:rsidR="00200C8D">
          <w:rPr>
            <w:noProof/>
            <w:webHidden/>
          </w:rPr>
        </w:r>
        <w:r w:rsidR="00200C8D">
          <w:rPr>
            <w:noProof/>
            <w:webHidden/>
          </w:rPr>
          <w:fldChar w:fldCharType="separate"/>
        </w:r>
        <w:r w:rsidR="00200C8D">
          <w:rPr>
            <w:noProof/>
            <w:webHidden/>
          </w:rPr>
          <w:t>11</w:t>
        </w:r>
        <w:r w:rsidR="00200C8D">
          <w:rPr>
            <w:noProof/>
            <w:webHidden/>
          </w:rPr>
          <w:fldChar w:fldCharType="end"/>
        </w:r>
      </w:hyperlink>
    </w:p>
    <w:p w14:paraId="3C0F23FD" w14:textId="3289C151" w:rsidR="00200C8D" w:rsidRDefault="007C2EE0">
      <w:pPr>
        <w:pStyle w:val="ae"/>
        <w:tabs>
          <w:tab w:val="right" w:leader="dot" w:pos="8290"/>
        </w:tabs>
        <w:rPr>
          <w:rFonts w:eastAsiaTheme="minorEastAsia" w:cstheme="minorBidi"/>
          <w:smallCaps w:val="0"/>
          <w:noProof/>
          <w:kern w:val="0"/>
          <w:sz w:val="22"/>
          <w:szCs w:val="22"/>
        </w:rPr>
      </w:pPr>
      <w:hyperlink w:anchor="_Toc528105087" w:history="1">
        <w:r w:rsidR="00200C8D" w:rsidRPr="00886D73">
          <w:rPr>
            <w:rStyle w:val="aff1"/>
            <w:rFonts w:hint="eastAsia"/>
            <w:noProof/>
          </w:rPr>
          <w:t>圖</w:t>
        </w:r>
        <w:r w:rsidR="00200C8D" w:rsidRPr="00886D73">
          <w:rPr>
            <w:rStyle w:val="aff1"/>
            <w:noProof/>
          </w:rPr>
          <w:t xml:space="preserve"> 14 – </w:t>
        </w:r>
        <w:r w:rsidR="00200C8D" w:rsidRPr="00886D73">
          <w:rPr>
            <w:rStyle w:val="aff1"/>
            <w:rFonts w:hint="eastAsia"/>
            <w:noProof/>
          </w:rPr>
          <w:t>訊號源</w:t>
        </w:r>
        <w:r w:rsidR="00200C8D" w:rsidRPr="00886D73">
          <w:rPr>
            <w:rStyle w:val="aff1"/>
            <w:b/>
            <w:noProof/>
          </w:rPr>
          <w:t>s</w:t>
        </w:r>
        <w:r w:rsidR="00200C8D">
          <w:rPr>
            <w:noProof/>
            <w:webHidden/>
          </w:rPr>
          <w:tab/>
        </w:r>
        <w:r w:rsidR="00200C8D">
          <w:rPr>
            <w:noProof/>
            <w:webHidden/>
          </w:rPr>
          <w:fldChar w:fldCharType="begin"/>
        </w:r>
        <w:r w:rsidR="00200C8D">
          <w:rPr>
            <w:noProof/>
            <w:webHidden/>
          </w:rPr>
          <w:instrText xml:space="preserve"> PAGEREF _Toc528105087 \h </w:instrText>
        </w:r>
        <w:r w:rsidR="00200C8D">
          <w:rPr>
            <w:noProof/>
            <w:webHidden/>
          </w:rPr>
        </w:r>
        <w:r w:rsidR="00200C8D">
          <w:rPr>
            <w:noProof/>
            <w:webHidden/>
          </w:rPr>
          <w:fldChar w:fldCharType="separate"/>
        </w:r>
        <w:r w:rsidR="00200C8D">
          <w:rPr>
            <w:noProof/>
            <w:webHidden/>
          </w:rPr>
          <w:t>13</w:t>
        </w:r>
        <w:r w:rsidR="00200C8D">
          <w:rPr>
            <w:noProof/>
            <w:webHidden/>
          </w:rPr>
          <w:fldChar w:fldCharType="end"/>
        </w:r>
      </w:hyperlink>
    </w:p>
    <w:p w14:paraId="2BE484B7" w14:textId="01AF6484" w:rsidR="00200C8D" w:rsidRDefault="007C2EE0">
      <w:pPr>
        <w:pStyle w:val="ae"/>
        <w:tabs>
          <w:tab w:val="right" w:leader="dot" w:pos="8290"/>
        </w:tabs>
        <w:rPr>
          <w:rFonts w:eastAsiaTheme="minorEastAsia" w:cstheme="minorBidi"/>
          <w:smallCaps w:val="0"/>
          <w:noProof/>
          <w:kern w:val="0"/>
          <w:sz w:val="22"/>
          <w:szCs w:val="22"/>
        </w:rPr>
      </w:pPr>
      <w:hyperlink w:anchor="_Toc528105088" w:history="1">
        <w:r w:rsidR="00200C8D" w:rsidRPr="00886D73">
          <w:rPr>
            <w:rStyle w:val="aff1"/>
            <w:rFonts w:hint="eastAsia"/>
            <w:noProof/>
          </w:rPr>
          <w:t>圖</w:t>
        </w:r>
        <w:r w:rsidR="00200C8D" w:rsidRPr="00886D73">
          <w:rPr>
            <w:rStyle w:val="aff1"/>
            <w:noProof/>
          </w:rPr>
          <w:t xml:space="preserve"> 15 – </w:t>
        </w:r>
        <w:r w:rsidR="00200C8D" w:rsidRPr="00886D73">
          <w:rPr>
            <w:rStyle w:val="aff1"/>
            <w:rFonts w:hint="eastAsia"/>
            <w:noProof/>
          </w:rPr>
          <w:t>混合訊號</w:t>
        </w:r>
        <w:r w:rsidR="00200C8D" w:rsidRPr="00886D73">
          <w:rPr>
            <w:rStyle w:val="aff1"/>
            <w:b/>
            <w:noProof/>
          </w:rPr>
          <w:t>x</w:t>
        </w:r>
        <w:r w:rsidR="00200C8D">
          <w:rPr>
            <w:noProof/>
            <w:webHidden/>
          </w:rPr>
          <w:tab/>
        </w:r>
        <w:r w:rsidR="00200C8D">
          <w:rPr>
            <w:noProof/>
            <w:webHidden/>
          </w:rPr>
          <w:fldChar w:fldCharType="begin"/>
        </w:r>
        <w:r w:rsidR="00200C8D">
          <w:rPr>
            <w:noProof/>
            <w:webHidden/>
          </w:rPr>
          <w:instrText xml:space="preserve"> PAGEREF _Toc528105088 \h </w:instrText>
        </w:r>
        <w:r w:rsidR="00200C8D">
          <w:rPr>
            <w:noProof/>
            <w:webHidden/>
          </w:rPr>
        </w:r>
        <w:r w:rsidR="00200C8D">
          <w:rPr>
            <w:noProof/>
            <w:webHidden/>
          </w:rPr>
          <w:fldChar w:fldCharType="separate"/>
        </w:r>
        <w:r w:rsidR="00200C8D">
          <w:rPr>
            <w:noProof/>
            <w:webHidden/>
          </w:rPr>
          <w:t>13</w:t>
        </w:r>
        <w:r w:rsidR="00200C8D">
          <w:rPr>
            <w:noProof/>
            <w:webHidden/>
          </w:rPr>
          <w:fldChar w:fldCharType="end"/>
        </w:r>
      </w:hyperlink>
    </w:p>
    <w:p w14:paraId="78C43838" w14:textId="4A4DFDA0" w:rsidR="00200C8D" w:rsidRDefault="007C2EE0">
      <w:pPr>
        <w:pStyle w:val="ae"/>
        <w:tabs>
          <w:tab w:val="right" w:leader="dot" w:pos="8290"/>
        </w:tabs>
        <w:rPr>
          <w:rFonts w:eastAsiaTheme="minorEastAsia" w:cstheme="minorBidi"/>
          <w:smallCaps w:val="0"/>
          <w:noProof/>
          <w:kern w:val="0"/>
          <w:sz w:val="22"/>
          <w:szCs w:val="22"/>
        </w:rPr>
      </w:pPr>
      <w:hyperlink w:anchor="_Toc528105089" w:history="1">
        <w:r w:rsidR="00200C8D" w:rsidRPr="00886D73">
          <w:rPr>
            <w:rStyle w:val="aff1"/>
            <w:rFonts w:hint="eastAsia"/>
            <w:noProof/>
          </w:rPr>
          <w:t>圖</w:t>
        </w:r>
        <w:r w:rsidR="00200C8D" w:rsidRPr="00886D73">
          <w:rPr>
            <w:rStyle w:val="aff1"/>
            <w:noProof/>
          </w:rPr>
          <w:t xml:space="preserve"> 16 – </w:t>
        </w:r>
        <w:r w:rsidR="00200C8D" w:rsidRPr="00886D73">
          <w:rPr>
            <w:rStyle w:val="aff1"/>
            <w:rFonts w:hint="eastAsia"/>
            <w:noProof/>
          </w:rPr>
          <w:t>混合訊號</w:t>
        </w:r>
        <w:r w:rsidR="00200C8D" w:rsidRPr="00886D73">
          <w:rPr>
            <w:rStyle w:val="aff1"/>
            <w:b/>
            <w:noProof/>
          </w:rPr>
          <w:t>x</w:t>
        </w:r>
        <w:r w:rsidR="00200C8D">
          <w:rPr>
            <w:noProof/>
            <w:webHidden/>
          </w:rPr>
          <w:tab/>
        </w:r>
        <w:r w:rsidR="00200C8D">
          <w:rPr>
            <w:noProof/>
            <w:webHidden/>
          </w:rPr>
          <w:fldChar w:fldCharType="begin"/>
        </w:r>
        <w:r w:rsidR="00200C8D">
          <w:rPr>
            <w:noProof/>
            <w:webHidden/>
          </w:rPr>
          <w:instrText xml:space="preserve"> PAGEREF _Toc528105089 \h </w:instrText>
        </w:r>
        <w:r w:rsidR="00200C8D">
          <w:rPr>
            <w:noProof/>
            <w:webHidden/>
          </w:rPr>
        </w:r>
        <w:r w:rsidR="00200C8D">
          <w:rPr>
            <w:noProof/>
            <w:webHidden/>
          </w:rPr>
          <w:fldChar w:fldCharType="separate"/>
        </w:r>
        <w:r w:rsidR="00200C8D">
          <w:rPr>
            <w:noProof/>
            <w:webHidden/>
          </w:rPr>
          <w:t>14</w:t>
        </w:r>
        <w:r w:rsidR="00200C8D">
          <w:rPr>
            <w:noProof/>
            <w:webHidden/>
          </w:rPr>
          <w:fldChar w:fldCharType="end"/>
        </w:r>
      </w:hyperlink>
    </w:p>
    <w:p w14:paraId="1AADB116" w14:textId="5A2DECA1" w:rsidR="00200C8D" w:rsidRDefault="007C2EE0">
      <w:pPr>
        <w:pStyle w:val="ae"/>
        <w:tabs>
          <w:tab w:val="right" w:leader="dot" w:pos="8290"/>
        </w:tabs>
        <w:rPr>
          <w:rFonts w:eastAsiaTheme="minorEastAsia" w:cstheme="minorBidi"/>
          <w:smallCaps w:val="0"/>
          <w:noProof/>
          <w:kern w:val="0"/>
          <w:sz w:val="22"/>
          <w:szCs w:val="22"/>
        </w:rPr>
      </w:pPr>
      <w:hyperlink w:anchor="_Toc528105090" w:history="1">
        <w:r w:rsidR="00200C8D" w:rsidRPr="00886D73">
          <w:rPr>
            <w:rStyle w:val="aff1"/>
            <w:rFonts w:hint="eastAsia"/>
            <w:noProof/>
          </w:rPr>
          <w:t>圖</w:t>
        </w:r>
        <w:r w:rsidR="00200C8D" w:rsidRPr="00886D73">
          <w:rPr>
            <w:rStyle w:val="aff1"/>
            <w:noProof/>
          </w:rPr>
          <w:t xml:space="preserve"> 17 – </w:t>
        </w:r>
        <w:r w:rsidR="00200C8D" w:rsidRPr="00886D73">
          <w:rPr>
            <w:rStyle w:val="aff1"/>
            <w:rFonts w:hint="eastAsia"/>
            <w:noProof/>
          </w:rPr>
          <w:t>白化訊號</w:t>
        </w:r>
        <w:r w:rsidR="00200C8D" w:rsidRPr="00886D73">
          <w:rPr>
            <w:rStyle w:val="aff1"/>
            <w:b/>
            <w:noProof/>
          </w:rPr>
          <w:t>z</w:t>
        </w:r>
        <w:r w:rsidR="00200C8D">
          <w:rPr>
            <w:noProof/>
            <w:webHidden/>
          </w:rPr>
          <w:tab/>
        </w:r>
        <w:r w:rsidR="00200C8D">
          <w:rPr>
            <w:noProof/>
            <w:webHidden/>
          </w:rPr>
          <w:fldChar w:fldCharType="begin"/>
        </w:r>
        <w:r w:rsidR="00200C8D">
          <w:rPr>
            <w:noProof/>
            <w:webHidden/>
          </w:rPr>
          <w:instrText xml:space="preserve"> PAGEREF _Toc528105090 \h </w:instrText>
        </w:r>
        <w:r w:rsidR="00200C8D">
          <w:rPr>
            <w:noProof/>
            <w:webHidden/>
          </w:rPr>
        </w:r>
        <w:r w:rsidR="00200C8D">
          <w:rPr>
            <w:noProof/>
            <w:webHidden/>
          </w:rPr>
          <w:fldChar w:fldCharType="separate"/>
        </w:r>
        <w:r w:rsidR="00200C8D">
          <w:rPr>
            <w:noProof/>
            <w:webHidden/>
          </w:rPr>
          <w:t>14</w:t>
        </w:r>
        <w:r w:rsidR="00200C8D">
          <w:rPr>
            <w:noProof/>
            <w:webHidden/>
          </w:rPr>
          <w:fldChar w:fldCharType="end"/>
        </w:r>
      </w:hyperlink>
    </w:p>
    <w:p w14:paraId="146F4C79" w14:textId="734FA57E" w:rsidR="00200C8D" w:rsidRDefault="007C2EE0">
      <w:pPr>
        <w:pStyle w:val="ae"/>
        <w:tabs>
          <w:tab w:val="right" w:leader="dot" w:pos="8290"/>
        </w:tabs>
        <w:rPr>
          <w:rFonts w:eastAsiaTheme="minorEastAsia" w:cstheme="minorBidi"/>
          <w:smallCaps w:val="0"/>
          <w:noProof/>
          <w:kern w:val="0"/>
          <w:sz w:val="22"/>
          <w:szCs w:val="22"/>
        </w:rPr>
      </w:pPr>
      <w:hyperlink w:anchor="_Toc528105091" w:history="1">
        <w:r w:rsidR="00200C8D" w:rsidRPr="00886D73">
          <w:rPr>
            <w:rStyle w:val="aff1"/>
            <w:rFonts w:hint="eastAsia"/>
            <w:noProof/>
          </w:rPr>
          <w:t>圖</w:t>
        </w:r>
        <w:r w:rsidR="00200C8D" w:rsidRPr="00886D73">
          <w:rPr>
            <w:rStyle w:val="aff1"/>
            <w:noProof/>
          </w:rPr>
          <w:t xml:space="preserve"> 18 – </w:t>
        </w:r>
        <w:r w:rsidR="00200C8D" w:rsidRPr="00886D73">
          <w:rPr>
            <w:rStyle w:val="aff1"/>
            <w:rFonts w:hint="eastAsia"/>
            <w:noProof/>
          </w:rPr>
          <w:t>梯度下降</w:t>
        </w:r>
        <w:r w:rsidR="00200C8D" w:rsidRPr="00886D73">
          <w:rPr>
            <w:rStyle w:val="aff1"/>
            <w:noProof/>
          </w:rPr>
          <w:t>0</w:t>
        </w:r>
        <w:r w:rsidR="00200C8D" w:rsidRPr="00886D73">
          <w:rPr>
            <w:rStyle w:val="aff1"/>
            <w:rFonts w:hint="eastAsia"/>
            <w:noProof/>
          </w:rPr>
          <w:t>次</w:t>
        </w:r>
        <w:r w:rsidR="00200C8D">
          <w:rPr>
            <w:noProof/>
            <w:webHidden/>
          </w:rPr>
          <w:tab/>
        </w:r>
        <w:r w:rsidR="00200C8D">
          <w:rPr>
            <w:noProof/>
            <w:webHidden/>
          </w:rPr>
          <w:fldChar w:fldCharType="begin"/>
        </w:r>
        <w:r w:rsidR="00200C8D">
          <w:rPr>
            <w:noProof/>
            <w:webHidden/>
          </w:rPr>
          <w:instrText xml:space="preserve"> PAGEREF _Toc528105091 \h </w:instrText>
        </w:r>
        <w:r w:rsidR="00200C8D">
          <w:rPr>
            <w:noProof/>
            <w:webHidden/>
          </w:rPr>
        </w:r>
        <w:r w:rsidR="00200C8D">
          <w:rPr>
            <w:noProof/>
            <w:webHidden/>
          </w:rPr>
          <w:fldChar w:fldCharType="separate"/>
        </w:r>
        <w:r w:rsidR="00200C8D">
          <w:rPr>
            <w:noProof/>
            <w:webHidden/>
          </w:rPr>
          <w:t>15</w:t>
        </w:r>
        <w:r w:rsidR="00200C8D">
          <w:rPr>
            <w:noProof/>
            <w:webHidden/>
          </w:rPr>
          <w:fldChar w:fldCharType="end"/>
        </w:r>
      </w:hyperlink>
    </w:p>
    <w:p w14:paraId="0CD56945" w14:textId="0D2060C2" w:rsidR="00200C8D" w:rsidRDefault="007C2EE0">
      <w:pPr>
        <w:pStyle w:val="ae"/>
        <w:tabs>
          <w:tab w:val="right" w:leader="dot" w:pos="8290"/>
        </w:tabs>
        <w:rPr>
          <w:rFonts w:eastAsiaTheme="minorEastAsia" w:cstheme="minorBidi"/>
          <w:smallCaps w:val="0"/>
          <w:noProof/>
          <w:kern w:val="0"/>
          <w:sz w:val="22"/>
          <w:szCs w:val="22"/>
        </w:rPr>
      </w:pPr>
      <w:hyperlink w:anchor="_Toc528105092" w:history="1">
        <w:r w:rsidR="00200C8D" w:rsidRPr="00886D73">
          <w:rPr>
            <w:rStyle w:val="aff1"/>
            <w:rFonts w:hint="eastAsia"/>
            <w:noProof/>
          </w:rPr>
          <w:t>圖</w:t>
        </w:r>
        <w:r w:rsidR="00200C8D" w:rsidRPr="00886D73">
          <w:rPr>
            <w:rStyle w:val="aff1"/>
            <w:noProof/>
          </w:rPr>
          <w:t xml:space="preserve"> 19 – </w:t>
        </w:r>
        <w:r w:rsidR="00200C8D" w:rsidRPr="00886D73">
          <w:rPr>
            <w:rStyle w:val="aff1"/>
            <w:rFonts w:hint="eastAsia"/>
            <w:noProof/>
          </w:rPr>
          <w:t>梯度下降</w:t>
        </w:r>
        <w:r w:rsidR="00200C8D" w:rsidRPr="00886D73">
          <w:rPr>
            <w:rStyle w:val="aff1"/>
            <w:noProof/>
          </w:rPr>
          <w:t>150</w:t>
        </w:r>
        <w:r w:rsidR="00200C8D" w:rsidRPr="00886D73">
          <w:rPr>
            <w:rStyle w:val="aff1"/>
            <w:rFonts w:hint="eastAsia"/>
            <w:noProof/>
          </w:rPr>
          <w:t>次</w:t>
        </w:r>
        <w:r w:rsidR="00200C8D">
          <w:rPr>
            <w:noProof/>
            <w:webHidden/>
          </w:rPr>
          <w:tab/>
        </w:r>
        <w:r w:rsidR="00200C8D">
          <w:rPr>
            <w:noProof/>
            <w:webHidden/>
          </w:rPr>
          <w:fldChar w:fldCharType="begin"/>
        </w:r>
        <w:r w:rsidR="00200C8D">
          <w:rPr>
            <w:noProof/>
            <w:webHidden/>
          </w:rPr>
          <w:instrText xml:space="preserve"> PAGEREF _Toc528105092 \h </w:instrText>
        </w:r>
        <w:r w:rsidR="00200C8D">
          <w:rPr>
            <w:noProof/>
            <w:webHidden/>
          </w:rPr>
        </w:r>
        <w:r w:rsidR="00200C8D">
          <w:rPr>
            <w:noProof/>
            <w:webHidden/>
          </w:rPr>
          <w:fldChar w:fldCharType="separate"/>
        </w:r>
        <w:r w:rsidR="00200C8D">
          <w:rPr>
            <w:noProof/>
            <w:webHidden/>
          </w:rPr>
          <w:t>15</w:t>
        </w:r>
        <w:r w:rsidR="00200C8D">
          <w:rPr>
            <w:noProof/>
            <w:webHidden/>
          </w:rPr>
          <w:fldChar w:fldCharType="end"/>
        </w:r>
      </w:hyperlink>
    </w:p>
    <w:p w14:paraId="72342F17" w14:textId="11A15336" w:rsidR="00200C8D" w:rsidRDefault="007C2EE0">
      <w:pPr>
        <w:pStyle w:val="ae"/>
        <w:tabs>
          <w:tab w:val="right" w:leader="dot" w:pos="8290"/>
        </w:tabs>
        <w:rPr>
          <w:rFonts w:eastAsiaTheme="minorEastAsia" w:cstheme="minorBidi"/>
          <w:smallCaps w:val="0"/>
          <w:noProof/>
          <w:kern w:val="0"/>
          <w:sz w:val="22"/>
          <w:szCs w:val="22"/>
        </w:rPr>
      </w:pPr>
      <w:hyperlink w:anchor="_Toc528105093" w:history="1">
        <w:r w:rsidR="00200C8D" w:rsidRPr="00886D73">
          <w:rPr>
            <w:rStyle w:val="aff1"/>
            <w:rFonts w:hint="eastAsia"/>
            <w:noProof/>
          </w:rPr>
          <w:t>圖</w:t>
        </w:r>
        <w:r w:rsidR="00200C8D" w:rsidRPr="00886D73">
          <w:rPr>
            <w:rStyle w:val="aff1"/>
            <w:noProof/>
          </w:rPr>
          <w:t xml:space="preserve"> 20 – </w:t>
        </w:r>
        <w:r w:rsidR="00200C8D" w:rsidRPr="00886D73">
          <w:rPr>
            <w:rStyle w:val="aff1"/>
            <w:rFonts w:hint="eastAsia"/>
            <w:noProof/>
          </w:rPr>
          <w:t>梯度下降</w:t>
        </w:r>
        <w:r w:rsidR="00200C8D" w:rsidRPr="00886D73">
          <w:rPr>
            <w:rStyle w:val="aff1"/>
            <w:noProof/>
          </w:rPr>
          <w:t>400</w:t>
        </w:r>
        <w:r w:rsidR="00200C8D" w:rsidRPr="00886D73">
          <w:rPr>
            <w:rStyle w:val="aff1"/>
            <w:rFonts w:hint="eastAsia"/>
            <w:noProof/>
          </w:rPr>
          <w:t>次</w:t>
        </w:r>
        <w:r w:rsidR="00200C8D">
          <w:rPr>
            <w:noProof/>
            <w:webHidden/>
          </w:rPr>
          <w:tab/>
        </w:r>
        <w:r w:rsidR="00200C8D">
          <w:rPr>
            <w:noProof/>
            <w:webHidden/>
          </w:rPr>
          <w:fldChar w:fldCharType="begin"/>
        </w:r>
        <w:r w:rsidR="00200C8D">
          <w:rPr>
            <w:noProof/>
            <w:webHidden/>
          </w:rPr>
          <w:instrText xml:space="preserve"> PAGEREF _Toc528105093 \h </w:instrText>
        </w:r>
        <w:r w:rsidR="00200C8D">
          <w:rPr>
            <w:noProof/>
            <w:webHidden/>
          </w:rPr>
        </w:r>
        <w:r w:rsidR="00200C8D">
          <w:rPr>
            <w:noProof/>
            <w:webHidden/>
          </w:rPr>
          <w:fldChar w:fldCharType="separate"/>
        </w:r>
        <w:r w:rsidR="00200C8D">
          <w:rPr>
            <w:noProof/>
            <w:webHidden/>
          </w:rPr>
          <w:t>15</w:t>
        </w:r>
        <w:r w:rsidR="00200C8D">
          <w:rPr>
            <w:noProof/>
            <w:webHidden/>
          </w:rPr>
          <w:fldChar w:fldCharType="end"/>
        </w:r>
      </w:hyperlink>
    </w:p>
    <w:p w14:paraId="59666E14" w14:textId="199D9B01" w:rsidR="006B1D6F" w:rsidRPr="006B1D6F" w:rsidRDefault="00156BD4" w:rsidP="006B1D6F">
      <w:r>
        <w:fldChar w:fldCharType="end"/>
      </w:r>
    </w:p>
    <w:p w14:paraId="2DC47DAD" w14:textId="77777777" w:rsidR="008024CF" w:rsidRPr="00E73EEA" w:rsidRDefault="008024CF" w:rsidP="006A0D57">
      <w:pPr>
        <w:pStyle w:val="a"/>
      </w:pPr>
      <w:bookmarkStart w:id="12" w:name="_Toc357024747"/>
      <w:bookmarkStart w:id="13" w:name="_Toc528105389"/>
      <w:r w:rsidRPr="00E73EEA">
        <w:lastRenderedPageBreak/>
        <w:t>LIST OF TABLES</w:t>
      </w:r>
      <w:bookmarkEnd w:id="12"/>
      <w:bookmarkEnd w:id="13"/>
    </w:p>
    <w:p w14:paraId="741D8ECD" w14:textId="77777777" w:rsidR="008024CF" w:rsidRPr="00E73EEA" w:rsidRDefault="008024CF" w:rsidP="006A0D57">
      <w:pPr>
        <w:pStyle w:val="ae"/>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37FCAA65" w14:textId="1F8B42D3" w:rsidR="00B634D8" w:rsidRPr="00563656" w:rsidRDefault="007A4011" w:rsidP="00563656">
      <w:pPr>
        <w:pStyle w:val="1"/>
        <w:numPr>
          <w:ilvl w:val="0"/>
          <w:numId w:val="14"/>
        </w:numPr>
        <w:rPr>
          <w:sz w:val="28"/>
        </w:rPr>
      </w:pPr>
      <w:bookmarkStart w:id="14" w:name="_Toc528105390"/>
      <w:r>
        <w:rPr>
          <w:rFonts w:hint="eastAsia"/>
          <w:highlight w:val="lightGray"/>
        </w:rPr>
        <w:lastRenderedPageBreak/>
        <w:t>緒論</w:t>
      </w:r>
      <w:bookmarkEnd w:id="14"/>
    </w:p>
    <w:p w14:paraId="35C8DA0A" w14:textId="4145E8AD" w:rsidR="00B634D8" w:rsidRDefault="00CB25AC" w:rsidP="00CB72D6">
      <w:pPr>
        <w:pStyle w:val="2"/>
      </w:pPr>
      <w:r>
        <w:rPr>
          <w:rFonts w:hint="eastAsia"/>
        </w:rPr>
        <w:t xml:space="preserve">　</w:t>
      </w:r>
      <w:bookmarkStart w:id="15" w:name="_Toc528105391"/>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3ECC64C5"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647ADC">
        <w:rPr>
          <w:rFonts w:hint="eastAsia"/>
        </w:rPr>
        <w:t>亦</w:t>
      </w:r>
      <w:r w:rsidR="00524354">
        <w:rPr>
          <w:rFonts w:hint="eastAsia"/>
        </w:rPr>
        <w:t>是本論的</w:t>
      </w:r>
      <w:r>
        <w:rPr>
          <w:rFonts w:hint="eastAsia"/>
        </w:rPr>
        <w:t>主要研究方向。</w:t>
      </w:r>
    </w:p>
    <w:p w14:paraId="0BC6AFF1" w14:textId="77777777" w:rsidR="00586560" w:rsidRPr="00524354" w:rsidRDefault="00586560" w:rsidP="00E65CA2"/>
    <w:p w14:paraId="502DCAB7" w14:textId="31A1CDAD" w:rsidR="00854368" w:rsidRPr="00E73EEA" w:rsidRDefault="00CB25AC" w:rsidP="00CB72D6">
      <w:pPr>
        <w:pStyle w:val="2"/>
      </w:pPr>
      <w:r>
        <w:rPr>
          <w:rFonts w:hint="eastAsia"/>
        </w:rPr>
        <w:t xml:space="preserve">　</w:t>
      </w:r>
      <w:bookmarkStart w:id="16" w:name="_Toc528105392"/>
      <w:r w:rsidRPr="00E73EEA">
        <w:t>論文架構</w:t>
      </w:r>
      <w:bookmarkEnd w:id="16"/>
    </w:p>
    <w:p w14:paraId="3F198E82" w14:textId="56D688D1" w:rsidR="00854368" w:rsidRDefault="007E29DA" w:rsidP="00563656">
      <w:pPr>
        <w:pStyle w:val="1"/>
      </w:pPr>
      <w:bookmarkStart w:id="17" w:name="_Toc528105393"/>
      <w:r w:rsidRPr="00E73EEA">
        <w:lastRenderedPageBreak/>
        <w:t>研究背景</w:t>
      </w:r>
      <w:bookmarkEnd w:id="17"/>
      <w:r>
        <w:rPr>
          <w:rFonts w:hint="eastAsia"/>
        </w:rPr>
        <w:t xml:space="preserve">　</w:t>
      </w:r>
    </w:p>
    <w:p w14:paraId="7FD2CCE1" w14:textId="031A3AEC"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w:t>
      </w:r>
      <w:r w:rsidR="00870689">
        <w:rPr>
          <w:rFonts w:hint="eastAsia"/>
        </w:rPr>
        <w:t>估測</w:t>
      </w:r>
      <w:r w:rsidR="00300552">
        <w:rPr>
          <w:rFonts w:hint="eastAsia"/>
        </w:rPr>
        <w:t>的各種方法。</w:t>
      </w:r>
    </w:p>
    <w:p w14:paraId="03664612" w14:textId="77777777" w:rsidR="003B0E06" w:rsidRPr="00F2565B" w:rsidRDefault="003B0E06" w:rsidP="00F2565B"/>
    <w:p w14:paraId="5024B46C" w14:textId="619D09FC" w:rsidR="00BC0249" w:rsidRPr="00E73EEA" w:rsidRDefault="00336D80" w:rsidP="00FA0F61">
      <w:pPr>
        <w:pStyle w:val="2"/>
        <w:numPr>
          <w:ilvl w:val="2"/>
          <w:numId w:val="11"/>
        </w:numPr>
      </w:pPr>
      <w:bookmarkStart w:id="18" w:name="_Toc528105394"/>
      <w:r>
        <w:rPr>
          <w:rFonts w:hint="eastAsia"/>
          <w:highlight w:val="lightGray"/>
        </w:rPr>
        <w:t>肌電訊號</w:t>
      </w:r>
      <w:bookmarkEnd w:id="18"/>
    </w:p>
    <w:p w14:paraId="728567D0" w14:textId="0CA473A5"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4B1ED4">
        <w:instrText xml:space="preserve"> ADDIN ZOTERO_ITEM CSL_CITATION {"citationID":"L26Sultx","properties":{"formattedCitation":"[1]","plainCitation":"[1]","noteIndex":0},"citationItems":[{"id":"7w2lfSsk/bKZQz9lB","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3C0E8779" w:rsidR="00BC0249" w:rsidRPr="00E73EEA" w:rsidRDefault="00BC0249" w:rsidP="006A0D57">
      <w:r w:rsidRPr="00E73EEA">
        <w:t>由於來源的複雜性，肌電訊號為高斯分布，大小通常為數毫伏</w:t>
      </w:r>
      <w:r w:rsidRPr="00E73EEA">
        <w:fldChar w:fldCharType="begin"/>
      </w:r>
      <w:r w:rsidR="004B1ED4">
        <w:instrText xml:space="preserve"> ADDIN ZOTERO_ITEM CSL_CITATION {"citationID":"7gbpSe8H","properties":{"formattedCitation":"[1]","plainCitation":"[1]","noteIndex":0},"citationItems":[{"id":"7w2lfSsk/bKZQz9lB","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4B1ED4">
        <w:instrText xml:space="preserve"> ADDIN ZOTERO_ITEM CSL_CITATION {"citationID":"uydgIvO1","properties":{"formattedCitation":"[2]","plainCitation":"[2]","noteIndex":0},"citationItems":[{"id":"7w2lfSsk/qCSIxSCe","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A72415">
      <w:pPr>
        <w:pStyle w:val="af2"/>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72338B98" w:rsidR="006F6535" w:rsidRPr="00E73EEA" w:rsidRDefault="00971466" w:rsidP="002C4975">
      <w:pPr>
        <w:jc w:val="center"/>
        <w:rPr>
          <w:sz w:val="28"/>
          <w:szCs w:val="28"/>
        </w:rPr>
      </w:pPr>
      <w:bookmarkStart w:id="19" w:name="_Toc527937690"/>
      <w:bookmarkStart w:id="20" w:name="_Toc528095165"/>
      <w:bookmarkStart w:id="21" w:name="_Toc52810507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1</w:t>
      </w:r>
      <w:r w:rsidRPr="00E73EEA">
        <w:fldChar w:fldCharType="end"/>
      </w:r>
      <w:r w:rsidRPr="00E73EEA">
        <w:t xml:space="preserve"> - </w:t>
      </w:r>
      <w:r w:rsidRPr="00E73EEA">
        <w:t>人體動作控制機制示意圖</w:t>
      </w:r>
      <w:bookmarkEnd w:id="19"/>
      <w:bookmarkEnd w:id="20"/>
      <w:bookmarkEnd w:id="21"/>
    </w:p>
    <w:p w14:paraId="5D150D31" w14:textId="65D1B881" w:rsidR="00854368" w:rsidRPr="00E73EEA" w:rsidRDefault="003003E5" w:rsidP="006A0D57">
      <w:pPr>
        <w:pStyle w:val="3"/>
      </w:pPr>
      <w:r>
        <w:rPr>
          <w:rFonts w:hint="eastAsia"/>
          <w:highlight w:val="lightGray"/>
        </w:rPr>
        <w:lastRenderedPageBreak/>
        <w:t xml:space="preserve">　</w:t>
      </w:r>
      <w:bookmarkStart w:id="22" w:name="_Toc528105395"/>
      <w:r w:rsidRPr="00E73EEA">
        <w:t>肌電訊號量測</w:t>
      </w:r>
      <w:bookmarkEnd w:id="2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196C3F58"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4B1ED4">
        <w:instrText xml:space="preserve"> ADDIN ZOTERO_ITEM CSL_CITATION {"citationID":"PYwsgYfx","properties":{"formattedCitation":"[3]","plainCitation":"[3]","noteIndex":0},"citationItems":[{"id":"7w2lfSsk/vgQ2tGFq","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4B1ED4">
        <w:instrText xml:space="preserve"> ADDIN ZOTERO_ITEM CSL_CITATION {"citationID":"L8vW01NF","properties":{"formattedCitation":"[4]","plainCitation":"[4]","noteIndex":0},"citationItems":[{"id":"7w2lfSsk/eYMDxHqK","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4B1ED4">
        <w:instrText xml:space="preserve"> ADDIN ZOTERO_ITEM CSL_CITATION {"citationID":"0JRFgzFY","properties":{"formattedCitation":"[5]","plainCitation":"[5]","noteIndex":0},"citationItems":[{"id":"7w2lfSsk/yCLtIJ0R","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4B1ED4">
        <w:instrText xml:space="preserve"> ADDIN ZOTERO_ITEM CSL_CITATION {"citationID":"in705IfG","properties":{"formattedCitation":"[6]","plainCitation":"[6]","noteIndex":0},"citationItems":[{"id":"7w2lfSsk/74VS5HBq","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4B1ED4">
        <w:instrText xml:space="preserve"> ADDIN ZOTERO_ITEM CSL_CITATION {"citationID":"pfcOIijA","properties":{"formattedCitation":"[7]\\uc0\\u8211{}[11]","plainCitation":"[7]–[11]","noteIndex":0},"citationItems":[{"id":"7w2lfSsk/3Uqawodk","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7w2lfSsk/Fxc3Ahre","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7w2lfSsk/4JXOiTy1","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7w2lfSsk/N8w1sMo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w2lfSsk/FEpvYqF5","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4B1ED4">
        <w:instrText xml:space="preserve"> ADDIN ZOTERO_ITEM CSL_CITATION {"citationID":"0xQdohs0","properties":{"formattedCitation":"[12]","plainCitation":"[12]","noteIndex":0},"citationItems":[{"id":"7w2lfSsk/fbLy9rzS","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004B1ED4">
        <w:instrText xml:space="preserve"> ADDIN ZOTERO_ITEM CSL_CITATION {"citationID":"pWlDodg0","properties":{"formattedCitation":"[1]","plainCitation":"[1]","noteIndex":0},"citationItems":[{"id":"7w2lfSsk/bKZQz9lB","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5832A5FC"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4B1ED4">
        <w:instrText xml:space="preserve"> ADDIN ZOTERO_ITEM CSL_CITATION {"citationID":"lohiJF6x","properties":{"formattedCitation":"[13]","plainCitation":"[13]","noteIndex":0},"citationItems":[{"id":"7w2lfSsk/MSmfxyRJ","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179B272" w:rsidR="0021688C" w:rsidRDefault="00971466" w:rsidP="006A0D57">
      <w:pPr>
        <w:jc w:val="center"/>
      </w:pPr>
      <w:bookmarkStart w:id="23" w:name="_Toc527937691"/>
      <w:bookmarkStart w:id="24" w:name="_Toc528095166"/>
      <w:bookmarkStart w:id="25" w:name="_Toc52810507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2</w:t>
      </w:r>
      <w:r w:rsidRPr="00E73EEA">
        <w:fldChar w:fldCharType="end"/>
      </w:r>
      <w:r w:rsidRPr="00E73EEA">
        <w:t xml:space="preserve"> - </w:t>
      </w:r>
      <w:r w:rsidRPr="00E73EEA">
        <w:t>侵入式</w:t>
      </w:r>
      <w:r w:rsidRPr="00E73EEA">
        <w:t>EMG</w:t>
      </w:r>
      <w:bookmarkEnd w:id="23"/>
      <w:bookmarkEnd w:id="24"/>
      <w:bookmarkEnd w:id="25"/>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3"/>
      </w:pPr>
      <w:r>
        <w:rPr>
          <w:rFonts w:hint="eastAsia"/>
        </w:rPr>
        <w:lastRenderedPageBreak/>
        <w:t xml:space="preserve">　</w:t>
      </w:r>
      <w:bookmarkStart w:id="26" w:name="_Toc528105396"/>
      <w:r w:rsidRPr="00E73EEA">
        <w:t>表面式肌電訊號量測</w:t>
      </w:r>
      <w:bookmarkEnd w:id="26"/>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290BF1F8"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4B1ED4">
        <w:instrText xml:space="preserve"> ADDIN ZOTERO_ITEM CSL_CITATION {"citationID":"orjRQNZc","properties":{"formattedCitation":"[14]","plainCitation":"[14]","noteIndex":0},"citationItems":[{"id":"7w2lfSsk/azV61yww","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tbl>
      <w:tblPr>
        <w:tblStyle w:val="af4"/>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37366A2D" w:rsidR="006B1D6F" w:rsidRDefault="006B1D6F" w:rsidP="006B1D6F">
            <w:pPr>
              <w:ind w:firstLine="0"/>
              <w:jc w:val="center"/>
            </w:pPr>
            <w:bookmarkStart w:id="27" w:name="_Toc52810507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5619F">
              <w:rPr>
                <w:noProof/>
              </w:rPr>
              <w:t>3</w:t>
            </w:r>
            <w:r>
              <w:rPr>
                <w:noProof/>
              </w:rPr>
              <w:fldChar w:fldCharType="end"/>
            </w:r>
            <w:r w:rsidRPr="00E73EEA">
              <w:t xml:space="preserve"> - </w:t>
            </w:r>
            <w:r w:rsidRPr="00E73EEA">
              <w:t>雙極式</w:t>
            </w:r>
            <w:r w:rsidRPr="00E73EEA">
              <w:t>sEMG</w:t>
            </w:r>
            <w:r w:rsidRPr="00E73EEA">
              <w:t>電極</w:t>
            </w:r>
            <w:bookmarkEnd w:id="27"/>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28" w:name="_Toc528095167"/>
          </w:p>
          <w:p w14:paraId="7B1A99DE" w14:textId="3D603593" w:rsidR="006B1D6F" w:rsidRPr="00E73EEA" w:rsidRDefault="006B1D6F" w:rsidP="006B1D6F">
            <w:pPr>
              <w:ind w:firstLine="0"/>
              <w:jc w:val="center"/>
            </w:pPr>
            <w:bookmarkStart w:id="29" w:name="_Toc52810507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95619F">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rsidR="004B1ED4">
              <w:instrText xml:space="preserve"> ADDIN ZOTERO_ITEM CSL_CITATION {"citationID":"CXP4MDlf","properties":{"formattedCitation":"[15]","plainCitation":"[15]","noteIndex":0},"citationItems":[{"id":"7w2lfSsk/a2LLe5fP","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28"/>
            <w:bookmarkEnd w:id="29"/>
            <w:r w:rsidRPr="00E73EEA">
              <w:fldChar w:fldCharType="end"/>
            </w:r>
          </w:p>
          <w:p w14:paraId="2CC797C2" w14:textId="49C2A619" w:rsidR="006B1D6F" w:rsidRDefault="006B1D6F" w:rsidP="006A0D57">
            <w:pPr>
              <w:ind w:firstLine="0"/>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08FFA65A" w:rsidR="00CA3775" w:rsidRDefault="00CA3775" w:rsidP="006A0D57">
      <w:pPr>
        <w:jc w:val="center"/>
      </w:pPr>
      <w:bookmarkStart w:id="30" w:name="_Toc528095168"/>
      <w:bookmarkStart w:id="31" w:name="_Toc52810507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5</w:t>
      </w:r>
      <w:r w:rsidRPr="00E73EEA">
        <w:fldChar w:fldCharType="end"/>
      </w:r>
      <w:r w:rsidRPr="00E73EEA">
        <w:t xml:space="preserve"> - sEMG</w:t>
      </w:r>
      <w:r w:rsidRPr="00E73EEA">
        <w:t>交擾</w:t>
      </w:r>
      <w:bookmarkEnd w:id="30"/>
      <w:bookmarkEnd w:id="31"/>
    </w:p>
    <w:p w14:paraId="5E711858" w14:textId="77777777" w:rsidR="001B0641" w:rsidRPr="00E73EEA" w:rsidRDefault="001B0641" w:rsidP="006A0D57">
      <w:pPr>
        <w:jc w:val="center"/>
        <w:rPr>
          <w:sz w:val="28"/>
          <w:szCs w:val="28"/>
        </w:rPr>
      </w:pPr>
    </w:p>
    <w:p w14:paraId="0B3A2E53" w14:textId="6B845BB4"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4B1ED4">
        <w:instrText xml:space="preserve"> ADDIN ZOTERO_ITEM CSL_CITATION {"citationID":"Dg7AyN3S","properties":{"formattedCitation":"[16]","plainCitation":"[16]","noteIndex":0},"citationItems":[{"id":"7w2lfSsk/inp85mS6","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0A57F169"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004B1ED4">
        <w:instrText xml:space="preserve"> ADDIN ZOTERO_ITEM CSL_CITATION {"citationID":"tRm802IB","properties":{"formattedCitation":"[1]","plainCitation":"[1]","noteIndex":0},"citationItems":[{"id":"7w2lfSsk/bKZQz9lB","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4B1ED4">
        <w:instrText xml:space="preserve"> ADDIN ZOTERO_ITEM CSL_CITATION {"citationID":"Xn9jjMz1","properties":{"formattedCitation":"[17]","plainCitation":"[17]","noteIndex":0},"citationItems":[{"id":"7w2lfSsk/Of2C88Uv","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1799C372" w:rsidR="00CA3775" w:rsidRPr="00E73EEA" w:rsidRDefault="00CA3775" w:rsidP="00021A3D">
      <w:pPr>
        <w:jc w:val="center"/>
        <w:rPr>
          <w:sz w:val="28"/>
          <w:szCs w:val="28"/>
        </w:rPr>
      </w:pPr>
      <w:bookmarkStart w:id="32" w:name="_Toc528095169"/>
      <w:bookmarkStart w:id="33" w:name="_Toc52810507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5619F">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004B1ED4">
        <w:instrText xml:space="preserve"> ADDIN ZOTERO_ITEM CSL_CITATION {"citationID":"hOL8T64N","properties":{"formattedCitation":"[1]","plainCitation":"[1]","noteIndex":0},"citationItems":[{"id":"7w2lfSsk/bKZQz9lB","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2"/>
      <w:bookmarkEnd w:id="3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3088FFA5" w:rsidR="00A252C7" w:rsidRDefault="00F1559C" w:rsidP="00CB72D6">
      <w:pPr>
        <w:pStyle w:val="2"/>
      </w:pPr>
      <w:r>
        <w:rPr>
          <w:rFonts w:hint="eastAsia"/>
          <w:highlight w:val="lightGray"/>
        </w:rPr>
        <w:lastRenderedPageBreak/>
        <w:t xml:space="preserve">　</w:t>
      </w:r>
      <w:bookmarkStart w:id="34" w:name="_Toc528105397"/>
      <w:r w:rsidRPr="00E73EEA">
        <w:t>EMG</w:t>
      </w:r>
      <w:r w:rsidRPr="00E73EEA">
        <w:t>應用於肢體角度</w:t>
      </w:r>
      <w:r w:rsidR="00870689">
        <w:t>估測</w:t>
      </w:r>
      <w:bookmarkEnd w:id="34"/>
    </w:p>
    <w:p w14:paraId="0816480F" w14:textId="240ABFD5"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4B1ED4">
        <w:instrText xml:space="preserve"> ADDIN ZOTERO_ITEM CSL_CITATION {"citationID":"aCPJ0PCG","properties":{"formattedCitation":"[18]","plainCitation":"[18]","noteIndex":0},"citationItems":[{"id":"7w2lfSsk/hbbx4c6C","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4B1ED4">
        <w:instrText xml:space="preserve"> ADDIN ZOTERO_ITEM CSL_CITATION {"citationID":"vWRTZiFL","properties":{"formattedCitation":"[7], [8]","plainCitation":"[7], [8]","noteIndex":0},"citationItems":[{"id":"7w2lfSsk/3Uqawodk","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7w2lfSsk/Fxc3Ahre","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CC124F8" w:rsidR="00293321" w:rsidRDefault="00CB72D6" w:rsidP="00CB72D6">
      <w:pPr>
        <w:pStyle w:val="3"/>
      </w:pPr>
      <w:r>
        <w:rPr>
          <w:rFonts w:hint="eastAsia"/>
        </w:rPr>
        <w:t xml:space="preserve">　</w:t>
      </w:r>
      <w:bookmarkStart w:id="35" w:name="_Toc528105398"/>
      <w:r>
        <w:rPr>
          <w:rFonts w:hint="eastAsia"/>
        </w:rPr>
        <w:t>大肢體角度</w:t>
      </w:r>
      <w:r w:rsidR="00870689">
        <w:rPr>
          <w:rFonts w:hint="eastAsia"/>
        </w:rPr>
        <w:t>估測</w:t>
      </w:r>
      <w:bookmarkEnd w:id="35"/>
    </w:p>
    <w:p w14:paraId="52F4688E" w14:textId="0619FDFF" w:rsidR="00CB72D6" w:rsidRDefault="00293321" w:rsidP="00CB72D6">
      <w:r>
        <w:rPr>
          <w:rFonts w:hint="eastAsia"/>
        </w:rPr>
        <w:t>大肢體角度</w:t>
      </w:r>
      <w:r w:rsidR="00870689">
        <w:rPr>
          <w:rFonts w:hint="eastAsia"/>
        </w:rPr>
        <w:t>估測</w:t>
      </w:r>
      <w:r>
        <w:rPr>
          <w:rFonts w:hint="eastAsia"/>
        </w:rPr>
        <w:t>的研究範圍包括手肘彎曲角度</w:t>
      </w:r>
      <w:r>
        <w:fldChar w:fldCharType="begin"/>
      </w:r>
      <w:r w:rsidR="004B1ED4">
        <w:instrText xml:space="preserve"> ADDIN ZOTERO_ITEM CSL_CITATION {"citationID":"ljvgdcF0","properties":{"formattedCitation":"[19]","plainCitation":"[19]","noteIndex":0},"citationItems":[{"id":"7w2lfSsk/wQRKI59Q","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4B1ED4">
        <w:instrText xml:space="preserve"> ADDIN ZOTERO_ITEM CSL_CITATION {"citationID":"Nz9agumZ","properties":{"formattedCitation":"[9], [20], [21]","plainCitation":"[9], [20], [21]","noteIndex":0},"citationItems":[{"id":"7w2lfSsk/4JXOiTy1","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7w2lfSsk/YOt8PKR5","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7w2lfSsk/vRu4owr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4B1ED4">
        <w:instrText xml:space="preserve"> ADDIN ZOTERO_ITEM CSL_CITATION {"citationID":"JYP8BmOZ","properties":{"formattedCitation":"[22]","plainCitation":"[22]","noteIndex":0},"citationItems":[{"id":"7w2lfSsk/UFeVEHlH","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w:t>
      </w:r>
      <w:r w:rsidR="00870689">
        <w:rPr>
          <w:rFonts w:hint="eastAsia"/>
        </w:rPr>
        <w:t>估測</w:t>
      </w:r>
      <w:r>
        <w:rPr>
          <w:rFonts w:hint="eastAsia"/>
        </w:rPr>
        <w:t>。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w:t>
      </w:r>
      <w:r w:rsidR="00870689">
        <w:rPr>
          <w:rFonts w:hint="eastAsia"/>
        </w:rPr>
        <w:t>估測</w:t>
      </w:r>
      <w:r>
        <w:rPr>
          <w:rFonts w:hint="eastAsia"/>
        </w:rPr>
        <w:t>簡單。</w:t>
      </w:r>
    </w:p>
    <w:p w14:paraId="01315534" w14:textId="3C371697" w:rsidR="001D09A6" w:rsidRDefault="001D09A6" w:rsidP="00CB72D6">
      <w:r w:rsidRPr="001D09A6">
        <w:t>Aung</w:t>
      </w:r>
      <w:r>
        <w:rPr>
          <w:rFonts w:hint="eastAsia"/>
        </w:rPr>
        <w:t>與</w:t>
      </w:r>
      <w:r w:rsidRPr="001D09A6">
        <w:t>Al-</w:t>
      </w:r>
      <w:proofErr w:type="spellStart"/>
      <w:r w:rsidRPr="001D09A6">
        <w:t>Jumai</w:t>
      </w:r>
      <w:r>
        <w:rPr>
          <w:rFonts w:hint="eastAsia"/>
        </w:rPr>
        <w:t>ly</w:t>
      </w:r>
      <w:proofErr w:type="spellEnd"/>
      <w:r w:rsidR="001615D1">
        <w:fldChar w:fldCharType="begin"/>
      </w:r>
      <w:r w:rsidR="004B1ED4">
        <w:instrText xml:space="preserve"> ADDIN ZOTERO_ITEM CSL_CITATION {"citationID":"YDN1C5QA","properties":{"formattedCitation":"[9]","plainCitation":"[9]","noteIndex":0},"citationItems":[{"id":"7w2lfSsk/4JXOiTy1","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870689">
        <w:rPr>
          <w:rFonts w:hint="eastAsia"/>
        </w:rPr>
        <w:t>估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proofErr w:type="spellStart"/>
      <w:r w:rsidR="00AB3254" w:rsidRPr="00AB3254">
        <w:t>Mamikoglu</w:t>
      </w:r>
      <w:proofErr w:type="spellEnd"/>
      <w:r w:rsidR="00AB3254">
        <w:rPr>
          <w:rFonts w:hint="eastAsia"/>
        </w:rPr>
        <w:t>等</w:t>
      </w:r>
      <w:r w:rsidR="0001231C">
        <w:fldChar w:fldCharType="begin"/>
      </w:r>
      <w:r w:rsidR="004B1ED4">
        <w:instrText xml:space="preserve"> ADDIN ZOTERO_ITEM CSL_CITATION {"citationID":"DgADqfNg","properties":{"formattedCitation":"[19]","plainCitation":"[19]","noteIndex":0},"citationItems":[{"id":"7w2lfSsk/wQRKI59Q","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870689">
        <w:rPr>
          <w:rFonts w:hint="eastAsia"/>
        </w:rPr>
        <w:t>估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w:t>
      </w:r>
      <w:r w:rsidR="00870689">
        <w:rPr>
          <w:rFonts w:hint="eastAsia"/>
        </w:rPr>
        <w:t>估測</w:t>
      </w:r>
      <w:r w:rsidR="00034E33">
        <w:rPr>
          <w:rFonts w:hint="eastAsia"/>
        </w:rPr>
        <w:t>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10021F6A" w:rsidR="004861D0" w:rsidRPr="00655112" w:rsidRDefault="00534E0D" w:rsidP="00CB72D6">
      <w:r>
        <w:rPr>
          <w:rFonts w:hint="eastAsia"/>
        </w:rPr>
        <w:t>有較於</w:t>
      </w:r>
      <w:r w:rsidR="0035785E">
        <w:rPr>
          <w:rFonts w:hint="eastAsia"/>
        </w:rPr>
        <w:t>前兩者</w:t>
      </w:r>
      <w:r w:rsidR="00870689">
        <w:rPr>
          <w:rFonts w:hint="eastAsia"/>
        </w:rPr>
        <w:t>估測</w:t>
      </w:r>
      <w:r w:rsidR="003E1412">
        <w:rPr>
          <w:rFonts w:hint="eastAsia"/>
        </w:rPr>
        <w:t>活動時的肢體角度，</w:t>
      </w:r>
      <w:r w:rsidRPr="00534E0D">
        <w:t>Castro</w:t>
      </w:r>
      <w:r>
        <w:rPr>
          <w:rFonts w:hint="eastAsia"/>
        </w:rPr>
        <w:t>等</w:t>
      </w:r>
      <w:r>
        <w:fldChar w:fldCharType="begin"/>
      </w:r>
      <w:r w:rsidR="004B1ED4">
        <w:instrText xml:space="preserve"> ADDIN ZOTERO_ITEM CSL_CITATION {"citationID":"elwFivky","properties":{"formattedCitation":"[23]","plainCitation":"[23]","noteIndex":0},"citationItems":[{"id":"7w2lfSsk/C9kjYeIv","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870689">
        <w:rPr>
          <w:rFonts w:hint="eastAsia"/>
        </w:rPr>
        <w:t>估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w:t>
      </w:r>
      <w:r w:rsidR="00870689">
        <w:rPr>
          <w:rFonts w:hint="eastAsia"/>
        </w:rPr>
        <w:t>估測</w:t>
      </w:r>
      <w:r w:rsidR="00655112">
        <w:rPr>
          <w:rFonts w:hint="eastAsia"/>
        </w:rPr>
        <w:t>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2B61E2B7" w:rsidR="00293321" w:rsidRDefault="00CB72D6" w:rsidP="00CB72D6">
      <w:pPr>
        <w:pStyle w:val="3"/>
      </w:pPr>
      <w:r>
        <w:rPr>
          <w:rFonts w:hint="eastAsia"/>
        </w:rPr>
        <w:lastRenderedPageBreak/>
        <w:t xml:space="preserve">　</w:t>
      </w:r>
      <w:bookmarkStart w:id="36" w:name="_Toc528105399"/>
      <w:r w:rsidR="00C76F05">
        <w:rPr>
          <w:rFonts w:hint="eastAsia"/>
        </w:rPr>
        <w:t>手腕角度</w:t>
      </w:r>
      <w:r w:rsidR="00870689">
        <w:rPr>
          <w:rFonts w:hint="eastAsia"/>
        </w:rPr>
        <w:t>估測</w:t>
      </w:r>
      <w:bookmarkEnd w:id="36"/>
    </w:p>
    <w:p w14:paraId="66D9805B" w14:textId="6D72F104"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870689">
        <w:rPr>
          <w:rFonts w:hint="eastAsia"/>
        </w:rPr>
        <w:t>估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3B1835AA" w:rsidR="00A73073" w:rsidRDefault="00974198" w:rsidP="00A72415">
      <w:pPr>
        <w:pStyle w:val="af2"/>
      </w:pPr>
      <w:bookmarkStart w:id="37" w:name="_Toc528095170"/>
      <w:bookmarkStart w:id="38" w:name="_Toc52810508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7</w:t>
      </w:r>
      <w:r>
        <w:fldChar w:fldCharType="end"/>
      </w:r>
      <w:r>
        <w:rPr>
          <w:rFonts w:hint="eastAsia"/>
        </w:rPr>
        <w:t xml:space="preserve"> - 人類前臂肌肉</w:t>
      </w:r>
      <w:r w:rsidR="00AC4D20">
        <w:fldChar w:fldCharType="begin"/>
      </w:r>
      <w:r w:rsidR="004B1ED4">
        <w:instrText xml:space="preserve"> ADDIN ZOTERO_ITEM CSL_CITATION {"citationID":"5kB9v5Qm","properties":{"formattedCitation":"[24]","plainCitation":"[24]","noteIndex":0},"citationItems":[{"id":"7w2lfSsk/CtC0cHvU","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37"/>
      <w:bookmarkEnd w:id="38"/>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afe"/>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afe"/>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afe"/>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afe"/>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3AA9B55D" w:rsidR="00D25A3B" w:rsidRDefault="00DD1330" w:rsidP="00A72415">
      <w:pPr>
        <w:pStyle w:val="af2"/>
      </w:pPr>
      <w:bookmarkStart w:id="39" w:name="_Toc528095171"/>
      <w:bookmarkStart w:id="40" w:name="_Toc52810508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8</w:t>
      </w:r>
      <w:r>
        <w:fldChar w:fldCharType="end"/>
      </w:r>
      <w:r>
        <w:rPr>
          <w:rFonts w:hint="eastAsia"/>
        </w:rPr>
        <w:t xml:space="preserve"> </w:t>
      </w:r>
      <w:r>
        <w:t>–</w:t>
      </w:r>
      <w:r>
        <w:rPr>
          <w:rFonts w:hint="eastAsia"/>
        </w:rPr>
        <w:t xml:space="preserve"> 手腕動作</w:t>
      </w:r>
      <w:bookmarkEnd w:id="39"/>
      <w:bookmarkEnd w:id="40"/>
    </w:p>
    <w:p w14:paraId="364BDC24" w14:textId="1118DF5E" w:rsidR="0075122E" w:rsidRDefault="0075122E" w:rsidP="004D1E1E">
      <w:pPr>
        <w:ind w:firstLine="0"/>
      </w:pPr>
      <w:r>
        <w:lastRenderedPageBreak/>
        <w:tab/>
      </w:r>
      <w:r>
        <w:rPr>
          <w:rFonts w:hint="eastAsia"/>
        </w:rPr>
        <w:t>在</w:t>
      </w:r>
      <w:r w:rsidR="003B76B1">
        <w:rPr>
          <w:rFonts w:hint="eastAsia"/>
        </w:rPr>
        <w:t>手腕角度</w:t>
      </w:r>
      <w:r w:rsidR="00870689">
        <w:rPr>
          <w:rFonts w:hint="eastAsia"/>
        </w:rPr>
        <w:t>估測</w:t>
      </w:r>
      <w:r w:rsidR="003B76B1">
        <w:rPr>
          <w:rFonts w:hint="eastAsia"/>
        </w:rPr>
        <w:t>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4B1ED4">
        <w:instrText xml:space="preserve"> ADDIN ZOTERO_ITEM CSL_CITATION {"citationID":"9Mo53aGu","properties":{"formattedCitation":"[10], [11], [15], [21], [25]\\uc0\\u8211{}[29]","plainCitation":"[10], [11], [15], [21], [25]–[29]","noteIndex":0},"citationItems":[{"id":"7w2lfSsk/N8w1sMo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w2lfSsk/FEpvYqF5","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w2lfSsk/a2LLe5fP","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w2lfSsk/vRu4owrc","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w2lfSsk/0cLEYrHG","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7w2lfSsk/ASpNPg2m","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7w2lfSsk/EdSzVD4j","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7w2lfSsk/e9lnQe2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4B1ED4">
        <w:instrText xml:space="preserve"> ADDIN ZOTERO_ITEM CSL_CITATION {"citationID":"z20nEcRW","properties":{"formattedCitation":"[10], [15], [25], [27], [28], [30]","plainCitation":"[10], [15], [25], [27], [28], [30]","noteIndex":0},"citationItems":[{"id":"7w2lfSsk/N8w1sMo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w2lfSsk/a2LLe5fP","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w2lfSsk/ASpNPg2m","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7w2lfSsk/EdSzVD4j","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7w2lfSsk/yeKJflUw","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4B1ED4">
        <w:instrText xml:space="preserve"> ADDIN ZOTERO_ITEM CSL_CITATION {"citationID":"IvEAs5IG","properties":{"formattedCitation":"[11], [25], [29], [30]","plainCitation":"[11], [25], [29], [30]","noteIndex":0},"citationItems":[{"id":"7w2lfSsk/FEpvYqF5","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w2lfSsk/e9lnQe2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7w2lfSsk/yeKJflUw","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w:t>
      </w:r>
      <w:r w:rsidR="00870689">
        <w:rPr>
          <w:rFonts w:hint="eastAsia"/>
        </w:rPr>
        <w:t>估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afe"/>
        <w:numPr>
          <w:ilvl w:val="0"/>
          <w:numId w:val="16"/>
        </w:numPr>
      </w:pPr>
      <w:r>
        <w:rPr>
          <w:rFonts w:hint="eastAsia"/>
        </w:rPr>
        <w:t>彎曲和伸展：</w:t>
      </w:r>
    </w:p>
    <w:p w14:paraId="6FD2B1D4" w14:textId="5AF58E24" w:rsidR="00315302" w:rsidRDefault="00B427BE" w:rsidP="00315302">
      <w:pPr>
        <w:pStyle w:val="afe"/>
        <w:numPr>
          <w:ilvl w:val="1"/>
          <w:numId w:val="16"/>
        </w:numPr>
      </w:pPr>
      <w:r>
        <w:rPr>
          <w:rFonts w:hint="eastAsia"/>
        </w:rPr>
        <w:t>彎曲</w:t>
      </w:r>
    </w:p>
    <w:p w14:paraId="4251CA2D" w14:textId="6618A38E" w:rsidR="00F06D47" w:rsidRDefault="003B04F1" w:rsidP="003B04F1">
      <w:pPr>
        <w:pStyle w:val="afe"/>
        <w:numPr>
          <w:ilvl w:val="2"/>
          <w:numId w:val="16"/>
        </w:numPr>
      </w:pPr>
      <w:r w:rsidRPr="003B04F1">
        <w:t>Flexor Carpi Radialis</w:t>
      </w:r>
    </w:p>
    <w:p w14:paraId="5A47641D" w14:textId="3A538EFC" w:rsidR="003B04F1" w:rsidRDefault="003B04F1" w:rsidP="003B04F1">
      <w:pPr>
        <w:pStyle w:val="afe"/>
        <w:numPr>
          <w:ilvl w:val="2"/>
          <w:numId w:val="16"/>
        </w:numPr>
      </w:pPr>
      <w:r w:rsidRPr="003B04F1">
        <w:t>Flexor Carpi Ulnaris</w:t>
      </w:r>
    </w:p>
    <w:p w14:paraId="32A1212E" w14:textId="32D5503C" w:rsidR="003B04F1" w:rsidRDefault="00332DDC" w:rsidP="003B04F1">
      <w:pPr>
        <w:pStyle w:val="afe"/>
        <w:numPr>
          <w:ilvl w:val="2"/>
          <w:numId w:val="16"/>
        </w:numPr>
      </w:pPr>
      <w:r>
        <w:t xml:space="preserve">Flexor </w:t>
      </w:r>
      <w:proofErr w:type="spellStart"/>
      <w:r>
        <w:t>Digitorum</w:t>
      </w:r>
      <w:proofErr w:type="spellEnd"/>
    </w:p>
    <w:p w14:paraId="0AA79836" w14:textId="49D07D47" w:rsidR="003B04F1" w:rsidRDefault="003B04F1" w:rsidP="003B04F1">
      <w:pPr>
        <w:pStyle w:val="afe"/>
        <w:numPr>
          <w:ilvl w:val="2"/>
          <w:numId w:val="16"/>
        </w:numPr>
      </w:pPr>
      <w:r w:rsidRPr="003B04F1">
        <w:t xml:space="preserve">Flexor </w:t>
      </w:r>
      <w:proofErr w:type="spellStart"/>
      <w:r w:rsidRPr="003B04F1">
        <w:t>Pollicis</w:t>
      </w:r>
      <w:proofErr w:type="spellEnd"/>
      <w:r w:rsidRPr="003B04F1">
        <w:t xml:space="preserve"> Longus</w:t>
      </w:r>
    </w:p>
    <w:p w14:paraId="1958B131" w14:textId="728FE183" w:rsidR="00673A3A" w:rsidRDefault="00B913EE" w:rsidP="00673A3A">
      <w:pPr>
        <w:pStyle w:val="afe"/>
        <w:numPr>
          <w:ilvl w:val="1"/>
          <w:numId w:val="16"/>
        </w:numPr>
      </w:pPr>
      <w:r>
        <w:rPr>
          <w:rFonts w:hint="eastAsia"/>
        </w:rPr>
        <w:t>伸展</w:t>
      </w:r>
    </w:p>
    <w:p w14:paraId="134543B3" w14:textId="77777777" w:rsidR="00332DDC" w:rsidRDefault="00332DDC" w:rsidP="00332DDC">
      <w:pPr>
        <w:pStyle w:val="afe"/>
        <w:numPr>
          <w:ilvl w:val="2"/>
          <w:numId w:val="16"/>
        </w:numPr>
      </w:pPr>
      <w:r>
        <w:t>Extensor Carpi Radialis</w:t>
      </w:r>
    </w:p>
    <w:p w14:paraId="3A320B05" w14:textId="1A26F089" w:rsidR="00332DDC" w:rsidRDefault="00332DDC" w:rsidP="00344023">
      <w:pPr>
        <w:pStyle w:val="afe"/>
        <w:numPr>
          <w:ilvl w:val="2"/>
          <w:numId w:val="16"/>
        </w:numPr>
      </w:pPr>
      <w:r>
        <w:t>Extensor Carpi Ulnaris</w:t>
      </w:r>
    </w:p>
    <w:p w14:paraId="6B67E1B3" w14:textId="50BB3D78" w:rsidR="00750201" w:rsidRDefault="00750201" w:rsidP="00750201">
      <w:pPr>
        <w:pStyle w:val="afe"/>
        <w:numPr>
          <w:ilvl w:val="2"/>
          <w:numId w:val="16"/>
        </w:numPr>
      </w:pPr>
      <w:r>
        <w:t xml:space="preserve">Extensor </w:t>
      </w:r>
      <w:proofErr w:type="spellStart"/>
      <w:r>
        <w:t>Digitorum</w:t>
      </w:r>
      <w:proofErr w:type="spellEnd"/>
    </w:p>
    <w:p w14:paraId="11F63F55" w14:textId="77777777" w:rsidR="00750201" w:rsidRDefault="00750201" w:rsidP="00750201">
      <w:pPr>
        <w:pStyle w:val="afe"/>
        <w:numPr>
          <w:ilvl w:val="2"/>
          <w:numId w:val="16"/>
        </w:numPr>
      </w:pPr>
      <w:r>
        <w:t xml:space="preserve">Extensor </w:t>
      </w:r>
      <w:proofErr w:type="spellStart"/>
      <w:r>
        <w:t>Pollicis</w:t>
      </w:r>
      <w:proofErr w:type="spellEnd"/>
      <w:r>
        <w:t xml:space="preserve"> Longus</w:t>
      </w:r>
    </w:p>
    <w:p w14:paraId="6854C0C4" w14:textId="283CE53D" w:rsidR="00315302" w:rsidRDefault="00315302" w:rsidP="00750201">
      <w:pPr>
        <w:pStyle w:val="afe"/>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afe"/>
        <w:numPr>
          <w:ilvl w:val="1"/>
          <w:numId w:val="16"/>
        </w:numPr>
      </w:pPr>
      <w:r w:rsidRPr="00A060FA">
        <w:rPr>
          <w:rFonts w:hint="eastAsia"/>
        </w:rPr>
        <w:t>撓骨側</w:t>
      </w:r>
      <w:r>
        <w:rPr>
          <w:rFonts w:hint="eastAsia"/>
        </w:rPr>
        <w:t>偏移</w:t>
      </w:r>
    </w:p>
    <w:p w14:paraId="46128EC1" w14:textId="77777777" w:rsidR="007379B8" w:rsidRDefault="007379B8" w:rsidP="007379B8">
      <w:pPr>
        <w:pStyle w:val="afe"/>
        <w:numPr>
          <w:ilvl w:val="2"/>
          <w:numId w:val="16"/>
        </w:numPr>
      </w:pPr>
      <w:r w:rsidRPr="003B04F1">
        <w:t>Flexor Carpi Radialis</w:t>
      </w:r>
    </w:p>
    <w:p w14:paraId="7D398A0C" w14:textId="41ABA5B8" w:rsidR="00F01E15" w:rsidRDefault="007379B8" w:rsidP="00511A9B">
      <w:pPr>
        <w:pStyle w:val="afe"/>
        <w:numPr>
          <w:ilvl w:val="2"/>
          <w:numId w:val="16"/>
        </w:numPr>
      </w:pPr>
      <w:r>
        <w:t>Extensor Carpi Radialis</w:t>
      </w:r>
    </w:p>
    <w:p w14:paraId="444FA752" w14:textId="17873849" w:rsidR="00A22B3E" w:rsidRDefault="00570DA2" w:rsidP="00A22B3E">
      <w:pPr>
        <w:pStyle w:val="afe"/>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afe"/>
        <w:numPr>
          <w:ilvl w:val="2"/>
          <w:numId w:val="16"/>
        </w:numPr>
      </w:pPr>
      <w:r w:rsidRPr="003B04F1">
        <w:t>Flexor Carpi Ulnaris</w:t>
      </w:r>
    </w:p>
    <w:p w14:paraId="3987079C" w14:textId="78959C35" w:rsidR="00570DA2" w:rsidRDefault="008E41CD" w:rsidP="001776B6">
      <w:pPr>
        <w:pStyle w:val="afe"/>
        <w:numPr>
          <w:ilvl w:val="2"/>
          <w:numId w:val="16"/>
        </w:numPr>
      </w:pPr>
      <w:r>
        <w:t>Extensor Carpi Ulnaris</w:t>
      </w:r>
    </w:p>
    <w:p w14:paraId="167407A8" w14:textId="00CCD941" w:rsidR="00315302" w:rsidRDefault="00315302" w:rsidP="00315302">
      <w:pPr>
        <w:pStyle w:val="afe"/>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afe"/>
        <w:numPr>
          <w:ilvl w:val="1"/>
          <w:numId w:val="16"/>
        </w:numPr>
      </w:pPr>
      <w:r w:rsidRPr="00115C6B">
        <w:rPr>
          <w:rFonts w:hint="eastAsia"/>
        </w:rPr>
        <w:t>往外反掌</w:t>
      </w:r>
    </w:p>
    <w:p w14:paraId="1F28F7EF" w14:textId="11C0046E" w:rsidR="00153F9C" w:rsidRDefault="00153F9C" w:rsidP="00153F9C">
      <w:pPr>
        <w:pStyle w:val="afe"/>
        <w:numPr>
          <w:ilvl w:val="2"/>
          <w:numId w:val="16"/>
        </w:numPr>
      </w:pPr>
      <w:r w:rsidRPr="00153F9C">
        <w:t>Supinator Muscle</w:t>
      </w:r>
    </w:p>
    <w:p w14:paraId="0E769CD9" w14:textId="1AC32A77" w:rsidR="00153F9C" w:rsidRPr="00153F9C" w:rsidRDefault="00153F9C" w:rsidP="00153F9C">
      <w:pPr>
        <w:pStyle w:val="afe"/>
        <w:numPr>
          <w:ilvl w:val="2"/>
          <w:numId w:val="16"/>
        </w:numPr>
      </w:pPr>
      <w:r w:rsidRPr="00153F9C">
        <w:t xml:space="preserve">Biceps </w:t>
      </w:r>
      <w:proofErr w:type="spellStart"/>
      <w:r w:rsidRPr="00153F9C">
        <w:t>Brachii</w:t>
      </w:r>
      <w:proofErr w:type="spellEnd"/>
    </w:p>
    <w:p w14:paraId="4DEABC73" w14:textId="01DADB79" w:rsidR="00153F9C" w:rsidRDefault="00153F9C" w:rsidP="00153F9C">
      <w:pPr>
        <w:pStyle w:val="afe"/>
        <w:numPr>
          <w:ilvl w:val="1"/>
          <w:numId w:val="16"/>
        </w:numPr>
      </w:pPr>
      <w:r w:rsidRPr="00115C6B">
        <w:rPr>
          <w:rFonts w:hint="eastAsia"/>
        </w:rPr>
        <w:t>往內反掌</w:t>
      </w:r>
    </w:p>
    <w:p w14:paraId="239EB8EE" w14:textId="5E2632E9" w:rsidR="00153F9C" w:rsidRDefault="00153F9C" w:rsidP="00153F9C">
      <w:pPr>
        <w:pStyle w:val="afe"/>
        <w:numPr>
          <w:ilvl w:val="2"/>
          <w:numId w:val="16"/>
        </w:numPr>
      </w:pPr>
      <w:r w:rsidRPr="00153F9C">
        <w:t xml:space="preserve">Pronator </w:t>
      </w:r>
      <w:proofErr w:type="spellStart"/>
      <w:r w:rsidRPr="00153F9C">
        <w:t>Teres</w:t>
      </w:r>
      <w:proofErr w:type="spellEnd"/>
    </w:p>
    <w:p w14:paraId="14971EC6" w14:textId="77777777" w:rsidR="00DE7140" w:rsidRDefault="00153F9C" w:rsidP="00DE7140">
      <w:pPr>
        <w:pStyle w:val="afe"/>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2345CC42"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4B1ED4">
        <w:instrText xml:space="preserve"> ADDIN ZOTERO_ITEM CSL_CITATION {"citationID":"oVXmKeJv","properties":{"formattedCitation":"[31]","plainCitation":"[31]","noteIndex":0},"citationItems":[{"id":"7w2lfSsk/49TNNsfQ","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4B1ED4">
        <w:instrText xml:space="preserve"> ADDIN ZOTERO_ITEM CSL_CITATION {"citationID":"vQMoJzaD","properties":{"formattedCitation":"[25]","plainCitation":"[25]","noteIndex":0},"citationItems":[{"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4B1ED4">
        <w:instrText xml:space="preserve"> ADDIN ZOTERO_ITEM CSL_CITATION {"citationID":"reKCpdLx","properties":{"formattedCitation":"[31]","plainCitation":"[31]","noteIndex":0},"citationItems":[{"id":"7w2lfSsk/49TNNsfQ","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1ECFDF3B"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4B1ED4">
        <w:instrText xml:space="preserve"> ADDIN ZOTERO_ITEM CSL_CITATION {"citationID":"h5rFT96I","properties":{"formattedCitation":"[11], [30]","plainCitation":"[11], [30]","noteIndex":0},"citationItems":[{"id":"7w2lfSsk/FEpvYqF5","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w2lfSsk/yeKJflUw","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0E304461" w:rsidR="0075122E" w:rsidRDefault="009D288C" w:rsidP="00A72415">
      <w:pPr>
        <w:pStyle w:val="af2"/>
      </w:pPr>
      <w:bookmarkStart w:id="41" w:name="_Toc528095172"/>
      <w:bookmarkStart w:id="42" w:name="_Toc52810508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9</w:t>
      </w:r>
      <w:r>
        <w:fldChar w:fldCharType="end"/>
      </w:r>
      <w:r>
        <w:rPr>
          <w:rFonts w:hint="eastAsia"/>
        </w:rPr>
        <w:t xml:space="preserve"> </w:t>
      </w:r>
      <w:r>
        <w:t>–</w:t>
      </w:r>
      <w:r>
        <w:rPr>
          <w:rFonts w:hint="eastAsia"/>
        </w:rPr>
        <w:t xml:space="preserve"> 手腕動作肌肉</w:t>
      </w:r>
      <w:r>
        <w:fldChar w:fldCharType="begin"/>
      </w:r>
      <w:r w:rsidR="004B1ED4">
        <w:instrText xml:space="preserve"> ADDIN ZOTERO_ITEM CSL_CITATION {"citationID":"zTaA3TBs","properties":{"formattedCitation":"[24]","plainCitation":"[24]","noteIndex":0},"citationItems":[{"id":"7w2lfSsk/CtC0cHvU","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1"/>
      <w:bookmarkEnd w:id="42"/>
      <w:r>
        <w:fldChar w:fldCharType="end"/>
      </w:r>
    </w:p>
    <w:p w14:paraId="4EF5B1C8" w14:textId="3DFDA453"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w:t>
      </w:r>
      <w:r w:rsidR="00870689">
        <w:rPr>
          <w:rFonts w:hint="eastAsia"/>
        </w:rPr>
        <w:t>估測</w:t>
      </w:r>
      <w:r w:rsidR="005F71CD">
        <w:rPr>
          <w:rFonts w:hint="eastAsia"/>
        </w:rPr>
        <w:t>中最</w:t>
      </w:r>
      <w:r w:rsidR="00F44157">
        <w:rPr>
          <w:rFonts w:hint="eastAsia"/>
        </w:rPr>
        <w:t>易與</w:t>
      </w:r>
      <w:r w:rsidR="005F71CD">
        <w:rPr>
          <w:rFonts w:hint="eastAsia"/>
        </w:rPr>
        <w:t>最難</w:t>
      </w:r>
      <w:r w:rsidR="00870689">
        <w:rPr>
          <w:rFonts w:hint="eastAsia"/>
        </w:rPr>
        <w:t>估測</w:t>
      </w:r>
      <w:r w:rsidR="00F44157">
        <w:rPr>
          <w:rFonts w:hint="eastAsia"/>
        </w:rPr>
        <w:t>的兩種動作。</w:t>
      </w:r>
    </w:p>
    <w:p w14:paraId="7D715023" w14:textId="10A59C07" w:rsidR="00A151D6" w:rsidRDefault="00D25A3B" w:rsidP="006447CD">
      <w:r w:rsidRPr="00D25A3B">
        <w:t>Nielsen</w:t>
      </w:r>
      <w:r>
        <w:rPr>
          <w:rFonts w:hint="eastAsia"/>
        </w:rPr>
        <w:t>等</w:t>
      </w:r>
      <w:r>
        <w:fldChar w:fldCharType="begin"/>
      </w:r>
      <w:r w:rsidR="004B1ED4">
        <w:instrText xml:space="preserve"> ADDIN ZOTERO_ITEM CSL_CITATION {"citationID":"h94e7cXe","properties":{"formattedCitation":"[10]","plainCitation":"[10]","noteIndex":0},"citationItems":[{"id":"7w2lfSsk/N8w1sMo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w:t>
      </w:r>
      <w:r w:rsidR="00870689">
        <w:rPr>
          <w:rFonts w:hint="eastAsia"/>
        </w:rPr>
        <w:t>估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w:t>
      </w:r>
      <w:r w:rsidR="00870689">
        <w:rPr>
          <w:rFonts w:hint="eastAsia"/>
        </w:rPr>
        <w:t>估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5AE303DE" w:rsidR="004D1E1E" w:rsidRDefault="006447CD" w:rsidP="006447CD">
      <w:proofErr w:type="spellStart"/>
      <w:r w:rsidRPr="006447CD">
        <w:lastRenderedPageBreak/>
        <w:t>Muceli</w:t>
      </w:r>
      <w:proofErr w:type="spellEnd"/>
      <w:r>
        <w:rPr>
          <w:rFonts w:hint="eastAsia"/>
        </w:rPr>
        <w:t>等</w:t>
      </w:r>
      <w:r>
        <w:fldChar w:fldCharType="begin"/>
      </w:r>
      <w:r w:rsidR="004B1ED4">
        <w:instrText xml:space="preserve"> ADDIN ZOTERO_ITEM CSL_CITATION {"citationID":"F4LSDMNO","properties":{"formattedCitation":"[25]","plainCitation":"[25]","noteIndex":0},"citationItems":[{"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w:t>
      </w:r>
      <w:r w:rsidR="00870689">
        <w:rPr>
          <w:rFonts w:hint="eastAsia"/>
        </w:rPr>
        <w:t>估測</w:t>
      </w:r>
      <w:r w:rsidR="00FF73E4">
        <w:rPr>
          <w:rFonts w:hint="eastAsia"/>
        </w:rPr>
        <w:t>手腕角度</w:t>
      </w:r>
      <w:r w:rsidR="005167FF">
        <w:rPr>
          <w:rFonts w:hint="eastAsia"/>
        </w:rPr>
        <w:t>，準確率約在</w:t>
      </w:r>
      <w:r w:rsidR="005167FF">
        <w:rPr>
          <w:rFonts w:hint="eastAsia"/>
        </w:rPr>
        <w:t>70%</w:t>
      </w:r>
      <w:r w:rsidR="00FF73E4">
        <w:rPr>
          <w:rFonts w:hint="eastAsia"/>
        </w:rPr>
        <w:t>。</w:t>
      </w:r>
    </w:p>
    <w:p w14:paraId="3280556B" w14:textId="7DE7FFC9" w:rsidR="00974198" w:rsidRDefault="003405C4" w:rsidP="00825FF2">
      <w:r w:rsidRPr="003405C4">
        <w:t>Hahne</w:t>
      </w:r>
      <w:r>
        <w:rPr>
          <w:rFonts w:hint="eastAsia"/>
        </w:rPr>
        <w:t>等</w:t>
      </w:r>
      <w:r>
        <w:fldChar w:fldCharType="begin"/>
      </w:r>
      <w:r w:rsidR="004B1ED4">
        <w:instrText xml:space="preserve"> ADDIN ZOTERO_ITEM CSL_CITATION {"citationID":"Q6oEOaOu","properties":{"formattedCitation":"[15]","plainCitation":"[15]","noteIndex":0},"citationItems":[{"id":"7w2lfSsk/a2LLe5fP","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w:t>
      </w:r>
      <w:r w:rsidR="00870689">
        <w:rPr>
          <w:rFonts w:hint="eastAsia"/>
        </w:rPr>
        <w:t>估測</w:t>
      </w:r>
      <w:r w:rsidR="00C93E76">
        <w:rPr>
          <w:rFonts w:hint="eastAsia"/>
        </w:rPr>
        <w:t>方法中比較</w:t>
      </w:r>
      <w:r w:rsidR="00870689">
        <w:rPr>
          <w:rFonts w:hint="eastAsia"/>
        </w:rPr>
        <w:t>估測</w:t>
      </w:r>
      <w:r w:rsidR="00C93E76">
        <w:rPr>
          <w:rFonts w:hint="eastAsia"/>
        </w:rPr>
        <w:t>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w:t>
      </w:r>
      <w:r w:rsidR="00870689">
        <w:rPr>
          <w:rFonts w:hint="eastAsia"/>
        </w:rPr>
        <w:t>估測</w:t>
      </w:r>
      <w:r w:rsidR="00CD7968">
        <w:rPr>
          <w:rFonts w:hint="eastAsia"/>
        </w:rPr>
        <w:t>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2"/>
      </w:pPr>
      <w:r>
        <w:rPr>
          <w:rFonts w:hint="eastAsia"/>
          <w:highlight w:val="lightGray"/>
        </w:rPr>
        <w:t xml:space="preserve">　</w:t>
      </w:r>
      <w:bookmarkStart w:id="43" w:name="_Toc528105400"/>
      <w:r w:rsidR="00AD783E" w:rsidRPr="002E5F74">
        <w:t>sEMG</w:t>
      </w:r>
      <w:r w:rsidR="00AD783E" w:rsidRPr="002E5F74">
        <w:t>訊號特徵</w:t>
      </w:r>
      <w:bookmarkEnd w:id="43"/>
    </w:p>
    <w:p w14:paraId="71F29773" w14:textId="21E2FD6B"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w:t>
      </w:r>
      <w:r w:rsidR="00870689">
        <w:rPr>
          <w:rFonts w:hint="eastAsia"/>
        </w:rPr>
        <w:t>估測</w:t>
      </w:r>
      <w:r>
        <w:rPr>
          <w:rFonts w:hint="eastAsia"/>
        </w:rPr>
        <w:t>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4B1ED4">
        <w:instrText xml:space="preserve"> ADDIN ZOTERO_ITEM CSL_CITATION {"citationID":"lQO0arei","properties":{"formattedCitation":"[32]","plainCitation":"[32]","noteIndex":0},"citationItems":[{"id":"7w2lfSsk/d4RuusMs","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3"/>
      </w:pPr>
      <w:r>
        <w:rPr>
          <w:rFonts w:hint="eastAsia"/>
        </w:rPr>
        <w:t xml:space="preserve">　</w:t>
      </w:r>
      <w:bookmarkStart w:id="44" w:name="_Toc528105401"/>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44"/>
    </w:p>
    <w:p w14:paraId="7DED84BE" w14:textId="61D4AF0D"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4B1ED4">
        <w:instrText xml:space="preserve"> ADDIN ZOTERO_ITEM CSL_CITATION {"citationID":"LEykVhH4","properties":{"formattedCitation":"[11], [29], [30]","plainCitation":"[11], [29], [30]","noteIndex":0},"citationItems":[{"id":"7w2lfSsk/FEpvYqF5","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w2lfSsk/e9lnQe2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7w2lfSsk/yeKJflUw","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w:t>
            </w:r>
            <w:r w:rsidR="007C2EE0">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4AA915C2" w:rsidR="00112734" w:rsidRPr="00112734" w:rsidRDefault="00094836" w:rsidP="00A72415">
      <w:pPr>
        <w:pStyle w:val="af2"/>
      </w:pPr>
      <w:bookmarkStart w:id="45" w:name="_Toc528095173"/>
      <w:bookmarkStart w:id="46" w:name="_Toc52810508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0</w:t>
      </w:r>
      <w:r>
        <w:fldChar w:fldCharType="end"/>
      </w:r>
      <w:r>
        <w:t xml:space="preserve"> – </w:t>
      </w:r>
      <w:r>
        <w:rPr>
          <w:rFonts w:hint="eastAsia"/>
        </w:rPr>
        <w:t>原始sEMG訊號</w:t>
      </w:r>
      <w:bookmarkEnd w:id="45"/>
      <w:bookmarkEnd w:id="46"/>
    </w:p>
    <w:p w14:paraId="49562BF9" w14:textId="77777777" w:rsidR="000E748D" w:rsidRDefault="00112734" w:rsidP="000E748D">
      <w:pPr>
        <w:pStyle w:val="afb"/>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404D3D48" w:rsidR="00E949ED" w:rsidRDefault="000E748D" w:rsidP="00A72415">
      <w:pPr>
        <w:pStyle w:val="af2"/>
      </w:pPr>
      <w:bookmarkStart w:id="47" w:name="_Toc528095174"/>
      <w:bookmarkStart w:id="48" w:name="_Toc52810508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1</w:t>
      </w:r>
      <w:r>
        <w:fldChar w:fldCharType="end"/>
      </w:r>
      <w:r>
        <w:rPr>
          <w:rFonts w:hint="eastAsia"/>
        </w:rPr>
        <w:t xml:space="preserve"> </w:t>
      </w:r>
      <w:r>
        <w:t>–</w:t>
      </w:r>
      <w:r>
        <w:rPr>
          <w:rFonts w:hint="eastAsia"/>
        </w:rPr>
        <w:t xml:space="preserve"> sEMG訊號的MAV值</w:t>
      </w:r>
      <w:bookmarkEnd w:id="47"/>
      <w:bookmarkEnd w:id="48"/>
    </w:p>
    <w:p w14:paraId="4A7E5523" w14:textId="5143744D" w:rsidR="000F0A7D" w:rsidRDefault="000F0A7D" w:rsidP="000F0A7D">
      <w:pPr>
        <w:pStyle w:val="3"/>
      </w:pPr>
      <w:r>
        <w:rPr>
          <w:rFonts w:hint="eastAsia"/>
        </w:rPr>
        <w:t xml:space="preserve">　</w:t>
      </w:r>
      <w:bookmarkStart w:id="49" w:name="_Toc528105402"/>
      <w:r w:rsidR="000E1FDD" w:rsidRPr="002E5F74">
        <w:t>平方平均數（</w:t>
      </w:r>
      <w:r w:rsidR="000E1FDD" w:rsidRPr="002E5F74">
        <w:t>Root mean square</w:t>
      </w:r>
      <w:r w:rsidR="000E1FDD" w:rsidRPr="002E5F74">
        <w:t>，</w:t>
      </w:r>
      <w:r w:rsidR="000E1FDD" w:rsidRPr="002E5F74">
        <w:t>RMS</w:t>
      </w:r>
      <w:r w:rsidR="000E1FDD" w:rsidRPr="002E5F74">
        <w:t>）</w:t>
      </w:r>
      <w:bookmarkEnd w:id="49"/>
    </w:p>
    <w:p w14:paraId="3296027C" w14:textId="4038F80B"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4B1ED4">
        <w:instrText xml:space="preserve"> ADDIN ZOTERO_ITEM CSL_CITATION {"citationID":"zWXSxUdG","properties":{"formattedCitation":"[15], [25], [29], [33]","plainCitation":"[15], [25], [29], [33]","noteIndex":0},"citationItems":[{"id":"7w2lfSsk/a2LLe5fP","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w2lfSsk/e9lnQe2g","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7w2lfSsk/QNSobvzU","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fc"/>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2</w:t>
            </w:r>
            <w:r w:rsidR="007C2EE0">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57527860" w:rsidR="003B3C80" w:rsidRDefault="0092109A" w:rsidP="00A72415">
      <w:pPr>
        <w:pStyle w:val="af2"/>
      </w:pPr>
      <w:bookmarkStart w:id="50" w:name="_Toc528095175"/>
      <w:bookmarkStart w:id="51" w:name="_Toc52810508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2</w:t>
      </w:r>
      <w:r>
        <w:fldChar w:fldCharType="end"/>
      </w:r>
      <w:r>
        <w:rPr>
          <w:rFonts w:hint="eastAsia"/>
        </w:rPr>
        <w:t xml:space="preserve"> </w:t>
      </w:r>
      <w:r>
        <w:t>–</w:t>
      </w:r>
      <w:r>
        <w:rPr>
          <w:rFonts w:hint="eastAsia"/>
        </w:rPr>
        <w:t xml:space="preserve"> sEMG訊號的RMS值</w:t>
      </w:r>
      <w:bookmarkEnd w:id="50"/>
      <w:bookmarkEnd w:id="5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53551B44" w:rsidR="00CE68C6" w:rsidRDefault="005C4E0D" w:rsidP="00A72415">
      <w:pPr>
        <w:pStyle w:val="af2"/>
      </w:pPr>
      <w:bookmarkStart w:id="52" w:name="_Toc528095176"/>
      <w:bookmarkStart w:id="53" w:name="_Toc52810508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52"/>
      <w:bookmarkEnd w:id="53"/>
    </w:p>
    <w:p w14:paraId="2A05A12C" w14:textId="596C589E" w:rsidR="006667AC" w:rsidRDefault="00755D5D" w:rsidP="006667AC">
      <w:pPr>
        <w:pStyle w:val="3"/>
      </w:pPr>
      <w:r>
        <w:rPr>
          <w:rFonts w:hint="eastAsia"/>
        </w:rPr>
        <w:lastRenderedPageBreak/>
        <w:t xml:space="preserve">　</w:t>
      </w:r>
      <w:bookmarkStart w:id="54" w:name="_Toc528105403"/>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54"/>
    </w:p>
    <w:p w14:paraId="601D171D" w14:textId="1852E928"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4B1ED4">
        <w:rPr>
          <w:rStyle w:val="st"/>
        </w:rPr>
        <w:instrText xml:space="preserve"> ADDIN ZOTERO_ITEM CSL_CITATION {"citationID":"14X4OFs0","properties":{"formattedCitation":"[25], [27], [28], [30]","plainCitation":"[25], [27], [28], [30]","noteIndex":0},"citationItems":[{"id":"7w2lfSsk/jqHr4BQc","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w2lfSsk/ASpNPg2m","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7w2lfSsk/EdSzVD4j","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7w2lfSsk/yeKJflUw","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5D575A44"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870689">
        <w:rPr>
          <w:rStyle w:val="st"/>
          <w:rFonts w:hint="eastAsia"/>
        </w:rPr>
        <w:t>估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w:t>
      </w:r>
      <w:r w:rsidR="00870689">
        <w:rPr>
          <w:rStyle w:val="st"/>
          <w:rFonts w:hint="eastAsia"/>
        </w:rPr>
        <w:t>估測</w:t>
      </w:r>
      <w:r>
        <w:rPr>
          <w:rStyle w:val="st"/>
          <w:rFonts w:hint="eastAsia"/>
        </w:rPr>
        <w:t>，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2"/>
      </w:pPr>
      <w:r>
        <w:rPr>
          <w:rFonts w:hint="eastAsia"/>
        </w:rPr>
        <w:t xml:space="preserve">　</w:t>
      </w:r>
      <w:bookmarkStart w:id="55" w:name="_Toc528105404"/>
      <w:r w:rsidR="001B04C9">
        <w:rPr>
          <w:rFonts w:hint="eastAsia"/>
        </w:rPr>
        <w:t>sEMG</w:t>
      </w:r>
      <w:r w:rsidR="001B04C9">
        <w:rPr>
          <w:rFonts w:hint="eastAsia"/>
        </w:rPr>
        <w:t>訊號</w:t>
      </w:r>
      <w:r w:rsidR="004C4E6E">
        <w:rPr>
          <w:rFonts w:hint="eastAsia"/>
        </w:rPr>
        <w:t>分離</w:t>
      </w:r>
      <w:bookmarkEnd w:id="55"/>
    </w:p>
    <w:p w14:paraId="7E25E11B" w14:textId="59D3144E"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w:t>
      </w:r>
      <w:r w:rsidR="00870689">
        <w:rPr>
          <w:rFonts w:hint="eastAsia"/>
        </w:rPr>
        <w:t>估測</w:t>
      </w:r>
      <w:r w:rsidR="00C6178C">
        <w:rPr>
          <w:rFonts w:hint="eastAsia"/>
        </w:rPr>
        <w:t>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w:t>
      </w:r>
      <w:r w:rsidR="00870689">
        <w:rPr>
          <w:rFonts w:hint="eastAsia"/>
        </w:rPr>
        <w:t>估測</w:t>
      </w:r>
      <w:r w:rsidR="0063429B">
        <w:rPr>
          <w:rFonts w:hint="eastAsia"/>
        </w:rPr>
        <w:t>效果</w:t>
      </w:r>
      <w:r w:rsidR="00C76D5C">
        <w:fldChar w:fldCharType="begin"/>
      </w:r>
      <w:r w:rsidR="004B1ED4">
        <w:instrText xml:space="preserve"> ADDIN ZOTERO_ITEM CSL_CITATION {"citationID":"5eP5be2r","properties":{"formattedCitation":"[10], [11], [15], [27], [30]","plainCitation":"[10], [11], [15], [27], [30]","noteIndex":0},"citationItems":[{"id":"7w2lfSsk/N8w1sMou","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w2lfSsk/FEpvYqF5","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w2lfSsk/a2LLe5fP","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w2lfSsk/ASpNPg2m","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7w2lfSsk/yeKJflUw","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C8EB791"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4B1ED4">
        <w:instrText xml:space="preserve"> ADDIN ZOTERO_ITEM CSL_CITATION {"citationID":"mgEslPST","properties":{"formattedCitation":"[14]","plainCitation":"[14]","noteIndex":0},"citationItems":[{"id":"7w2lfSsk/azV61yww","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 w14:paraId="062F47AC" w14:textId="41C0345A" w:rsidR="00653C65" w:rsidRPr="00DC2081" w:rsidRDefault="00DC2081" w:rsidP="00FD7089">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E3F5EA6" w:rsidR="00653C65" w:rsidRDefault="00653C65" w:rsidP="00472B39">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3C20F2">
              <w:rPr>
                <w:noProof/>
              </w:rPr>
              <w:t>3</w:t>
            </w:r>
            <w:r w:rsidR="007C2EE0">
              <w:rPr>
                <w:noProof/>
              </w:rPr>
              <w:fldChar w:fldCharType="end"/>
            </w:r>
            <w:r>
              <w:t>)</w:t>
            </w:r>
          </w:p>
        </w:tc>
      </w:tr>
    </w:tbl>
    <w:p w14:paraId="4D9729FC" w14:textId="6B08AF0A" w:rsidR="00653C65" w:rsidRPr="004B5E61" w:rsidRDefault="00402C54" w:rsidP="00FD7089">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281DF3F" w:rsidR="00472B39" w:rsidRDefault="00472B3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3023C">
              <w:rPr>
                <w:noProof/>
              </w:rPr>
              <w:t>4</w:t>
            </w:r>
            <w:r w:rsidR="007C2EE0">
              <w:rPr>
                <w:noProof/>
              </w:rPr>
              <w:fldChar w:fldCharType="end"/>
            </w:r>
            <w:r>
              <w:t>)</w:t>
            </w:r>
          </w:p>
        </w:tc>
      </w:tr>
    </w:tbl>
    <w:p w14:paraId="16C365F3" w14:textId="40FE8FEE" w:rsidR="00DB19C2" w:rsidRDefault="00D03870" w:rsidP="00F270B9">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4B1ED4">
        <w:instrText xml:space="preserve"> ADDIN ZOTERO_ITEM CSL_CITATION {"citationID":"OSeqKbO6","properties":{"formattedCitation":"[34]\\uc0\\u8211{}[39]","plainCitation":"[34]–[39]","noteIndex":0},"citationItems":[{"id":"7w2lfSsk/Z82gzedr","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7w2lfSsk/Gv1GoSWp","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7w2lfSsk/Vg5fahm3","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7w2lfSsk/S5FEBqFa","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7w2lfSsk/1R65bAK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7w2lfSsk/hVczls2G","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2CC73C2" w:rsidR="00A84C0C" w:rsidRDefault="00AA57BB" w:rsidP="007B1150">
      <w:r>
        <w:rPr>
          <w:rFonts w:hint="eastAsia"/>
        </w:rPr>
        <w:t>Naik</w:t>
      </w:r>
      <w:r>
        <w:rPr>
          <w:rFonts w:hint="eastAsia"/>
        </w:rPr>
        <w:t>等</w:t>
      </w:r>
      <w:r>
        <w:fldChar w:fldCharType="begin"/>
      </w:r>
      <w:r w:rsidR="004B1ED4">
        <w:instrText xml:space="preserve"> ADDIN ZOTERO_ITEM CSL_CITATION {"citationID":"fJyNEUWG","properties":{"formattedCitation":"[40]","plainCitation":"[40]","noteIndex":0},"citationItems":[{"id":"7w2lfSsk/LDjE8Zbg","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6C654FEE" w:rsidR="00F270B9" w:rsidRDefault="00A84C0C" w:rsidP="009270FA">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4B1ED4">
        <w:instrText xml:space="preserve"> ADDIN ZOTERO_ITEM CSL_CITATION {"citationID":"ZaKZJ8lq","properties":{"formattedCitation":"[41]","plainCitation":"[41]","noteIndex":0},"citationItems":[{"id":"7w2lfSsk/gDpqCR0I","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4B1ED4">
        <w:instrText xml:space="preserve"> ADDIN ZOTERO_ITEM CSL_CITATION {"citationID":"cYp8oFFH","properties":{"formattedCitation":"[34]","plainCitation":"[34]","noteIndex":0},"citationItems":[{"id":"7w2lfSsk/Z82gzedr","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 w14:paraId="18A8E8D6" w14:textId="458E5C83" w:rsidR="00202340" w:rsidRDefault="00BD3680" w:rsidP="00BD3680">
      <w:pPr>
        <w:pStyle w:val="3"/>
      </w:pPr>
      <w:r>
        <w:rPr>
          <w:rFonts w:hint="eastAsia"/>
        </w:rPr>
        <w:t xml:space="preserve">　</w:t>
      </w:r>
      <w:bookmarkStart w:id="56" w:name="_Toc528105405"/>
      <w:r>
        <w:rPr>
          <w:rFonts w:hint="eastAsia"/>
        </w:rPr>
        <w:t>Non-negative ICA</w:t>
      </w:r>
      <w:r>
        <w:rPr>
          <w:rFonts w:hint="eastAsia"/>
        </w:rPr>
        <w:t>（</w:t>
      </w:r>
      <w:proofErr w:type="spellStart"/>
      <w:r>
        <w:rPr>
          <w:rFonts w:hint="eastAsia"/>
        </w:rPr>
        <w:t>nICA</w:t>
      </w:r>
      <w:proofErr w:type="spellEnd"/>
      <w:r>
        <w:rPr>
          <w:rFonts w:hint="eastAsia"/>
        </w:rPr>
        <w:t>）</w:t>
      </w:r>
      <w:bookmarkEnd w:id="56"/>
    </w:p>
    <w:p w14:paraId="7EF1AA11" w14:textId="359793D0" w:rsidR="00643553" w:rsidRDefault="00223D2D" w:rsidP="00223D2D">
      <w:proofErr w:type="spellStart"/>
      <w:r>
        <w:rPr>
          <w:rFonts w:hint="eastAsia"/>
        </w:rPr>
        <w:t>n</w:t>
      </w:r>
      <w:r>
        <w:t>ICA</w:t>
      </w:r>
      <w:proofErr w:type="spellEnd"/>
      <w:r w:rsidR="00700BBE">
        <w:rPr>
          <w:rFonts w:hint="eastAsia"/>
        </w:rPr>
        <w:t>為</w:t>
      </w:r>
      <w:r w:rsidR="00700BBE" w:rsidRPr="00700BBE">
        <w:t xml:space="preserve">Mark D. </w:t>
      </w:r>
      <w:proofErr w:type="spellStart"/>
      <w:r w:rsidR="00700BBE" w:rsidRPr="00700BBE">
        <w:t>Plumbley</w:t>
      </w:r>
      <w:proofErr w:type="spellEnd"/>
      <w:r w:rsidR="001D0455">
        <w:fldChar w:fldCharType="begin"/>
      </w:r>
      <w:r w:rsidR="004B1ED4">
        <w:instrText xml:space="preserve"> ADDIN ZOTERO_ITEM CSL_CITATION {"citationID":"jAg3GPpZ","properties":{"formattedCitation":"[42]","plainCitation":"[42]","noteIndex":0},"citationItems":[{"id":"7w2lfSsk/kMryYSxZ","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sidR="00700BBE">
        <w:rPr>
          <w:rFonts w:hint="eastAsia"/>
        </w:rPr>
        <w:t>所提出的</w:t>
      </w:r>
      <w:r w:rsidR="00D5199C">
        <w:rPr>
          <w:rFonts w:hint="eastAsia"/>
        </w:rPr>
        <w:t>正值</w:t>
      </w:r>
      <w:r w:rsidR="00D5199C">
        <w:rPr>
          <w:rFonts w:hint="eastAsia"/>
        </w:rPr>
        <w:t>ICA</w:t>
      </w:r>
      <w:r w:rsidR="00700BBE">
        <w:rPr>
          <w:rFonts w:hint="eastAsia"/>
        </w:rPr>
        <w:t>，</w:t>
      </w:r>
      <w:r w:rsidR="0052735A">
        <w:rPr>
          <w:rFonts w:hint="eastAsia"/>
        </w:rPr>
        <w:t>此方法</w:t>
      </w:r>
      <w:r w:rsidR="00742CBC">
        <w:rPr>
          <w:rFonts w:hint="eastAsia"/>
        </w:rPr>
        <w:t>曾</w:t>
      </w:r>
      <w:r w:rsidR="00392808">
        <w:rPr>
          <w:rFonts w:hint="eastAsia"/>
        </w:rPr>
        <w:t>被用於</w:t>
      </w:r>
      <w:r w:rsidR="00700BBE">
        <w:rPr>
          <w:rFonts w:hint="eastAsia"/>
        </w:rPr>
        <w:t>影像和音頻訊號的處理</w:t>
      </w:r>
      <w:r>
        <w:rPr>
          <w:rFonts w:hint="eastAsia"/>
        </w:rPr>
        <w:t>。</w:t>
      </w:r>
      <w:proofErr w:type="spellStart"/>
      <w:r w:rsidR="00A1328F">
        <w:rPr>
          <w:rFonts w:hint="eastAsia"/>
        </w:rPr>
        <w:t>n</w:t>
      </w:r>
      <w:r w:rsidR="00A1328F">
        <w:t>ICA</w:t>
      </w:r>
      <w:proofErr w:type="spellEnd"/>
      <w:r w:rsidR="00A1328F">
        <w:rPr>
          <w:rFonts w:hint="eastAsia"/>
        </w:rPr>
        <w:t>假設</w:t>
      </w:r>
      <w:r w:rsidR="00643553">
        <w:rPr>
          <w:rFonts w:hint="eastAsia"/>
        </w:rPr>
        <w:t>：</w:t>
      </w:r>
    </w:p>
    <w:p w14:paraId="017FE6C2" w14:textId="403EA2DB" w:rsidR="00223D2D" w:rsidRDefault="00A1328F" w:rsidP="00643553">
      <w:pPr>
        <w:pStyle w:val="afe"/>
        <w:numPr>
          <w:ilvl w:val="0"/>
          <w:numId w:val="17"/>
        </w:num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afe"/>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28767A18" w:rsidR="008D2577" w:rsidRPr="00223D2D" w:rsidRDefault="008D2577" w:rsidP="00A822DB">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4B1ED4">
        <w:instrText xml:space="preserve"> ADDIN ZOTERO_ITEM CSL_CITATION {"citationID":"nss7BVaI","properties":{"formattedCitation":"[43]","plainCitation":"[43]","noteIndex":0},"citationItems":[{"id":"7w2lfSsk/Z80YZvV9","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fc"/>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025087">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EFDC1A6" w:rsidR="00401E7B" w:rsidRDefault="00401E7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1051F">
              <w:rPr>
                <w:noProof/>
              </w:rPr>
              <w:t>5</w:t>
            </w:r>
            <w:r w:rsidR="007C2EE0">
              <w:rPr>
                <w:noProof/>
              </w:rPr>
              <w:fldChar w:fldCharType="end"/>
            </w:r>
            <w:r>
              <w:t>)</w:t>
            </w:r>
          </w:p>
        </w:tc>
      </w:tr>
    </w:tbl>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2EB6010C" w:rsidR="009270FA" w:rsidRDefault="009270FA" w:rsidP="00A72415">
            <w:pPr>
              <w:pStyle w:val="af2"/>
            </w:pPr>
            <w:bookmarkStart w:id="57" w:name="_Toc528105087"/>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4</w:t>
            </w:r>
            <w:r>
              <w:fldChar w:fldCharType="end"/>
            </w:r>
            <w:r>
              <w:t xml:space="preserve"> – </w:t>
            </w:r>
            <w:r>
              <w:rPr>
                <w:rFonts w:hint="eastAsia"/>
              </w:rPr>
              <w:t>訊號源</w:t>
            </w:r>
            <w:r w:rsidRPr="009270FA">
              <w:rPr>
                <w:rFonts w:hint="eastAsia"/>
                <w:b/>
              </w:rPr>
              <w:t>s</w:t>
            </w:r>
            <w:bookmarkEnd w:id="57"/>
          </w:p>
        </w:tc>
        <w:tc>
          <w:tcPr>
            <w:tcW w:w="4258" w:type="dxa"/>
          </w:tcPr>
          <w:p w14:paraId="44BBAB0A" w14:textId="77777777" w:rsidR="009270FA" w:rsidRDefault="009270FA" w:rsidP="009270FA">
            <w:pPr>
              <w:keepNext/>
              <w:ind w:firstLine="0"/>
              <w:jc w:val="center"/>
            </w:pPr>
            <w:r>
              <w:rPr>
                <w:noProof/>
              </w:rPr>
              <w:lastRenderedPageBreak/>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45773567" w:rsidR="009270FA" w:rsidRDefault="009270FA" w:rsidP="00A72415">
            <w:pPr>
              <w:pStyle w:val="af2"/>
            </w:pPr>
            <w:bookmarkStart w:id="58" w:name="_Toc528105088"/>
            <w:r>
              <w:rPr>
                <w:rFonts w:hint="eastAsia"/>
              </w:rPr>
              <w:lastRenderedPageBreak/>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5</w:t>
            </w:r>
            <w:r>
              <w:fldChar w:fldCharType="end"/>
            </w:r>
            <w:r>
              <w:t xml:space="preserve"> – </w:t>
            </w:r>
            <w:r>
              <w:rPr>
                <w:rFonts w:hint="eastAsia"/>
              </w:rPr>
              <w:t>混合訊號</w:t>
            </w:r>
            <w:r w:rsidRPr="009270FA">
              <w:rPr>
                <w:rFonts w:hint="eastAsia"/>
                <w:b/>
              </w:rPr>
              <w:t>x</w:t>
            </w:r>
            <w:bookmarkEnd w:id="58"/>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025087">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x</m:t>
                </m:r>
              </m:oMath>
            </m:oMathPara>
          </w:p>
        </w:tc>
        <w:tc>
          <w:tcPr>
            <w:tcW w:w="0" w:type="auto"/>
          </w:tcPr>
          <w:p w14:paraId="5B74FD8C" w14:textId="3D4EAF46" w:rsidR="00FE4999" w:rsidRDefault="00FE499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6</w:t>
            </w:r>
            <w:r w:rsidR="007C2EE0">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025087">
        <w:trPr>
          <w:trHeight w:val="530"/>
        </w:trPr>
        <w:tc>
          <w:tcPr>
            <w:tcW w:w="0" w:type="auto"/>
          </w:tcPr>
          <w:p w14:paraId="6E9DF0C3" w14:textId="07BFBDD6" w:rsidR="00361FFF" w:rsidRPr="00361FFF" w:rsidRDefault="007C2EE0" w:rsidP="00361FFF">
            <w:pPr>
              <w:ind w:firstLine="0"/>
              <w:rPr>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76FFE39" w:rsidR="00361FFF" w:rsidRDefault="00361FFF"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93942">
              <w:rPr>
                <w:noProof/>
              </w:rPr>
              <w:t>7</w:t>
            </w:r>
            <w:r w:rsidR="007C2EE0">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fc"/>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025087">
        <w:trPr>
          <w:trHeight w:val="530"/>
        </w:trPr>
        <w:tc>
          <w:tcPr>
            <w:tcW w:w="0" w:type="auto"/>
          </w:tcPr>
          <w:p w14:paraId="02DCE750" w14:textId="1927250D" w:rsidR="003C6936" w:rsidRPr="003C6936" w:rsidRDefault="003C6936" w:rsidP="003C6936">
            <w:pPr>
              <w:ind w:firstLine="0"/>
              <w:rPr>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6F20A56" w:rsidR="003C6936" w:rsidRDefault="003C6936"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51D08">
              <w:rPr>
                <w:noProof/>
              </w:rPr>
              <w:t>8</w:t>
            </w:r>
            <w:r w:rsidR="007C2EE0">
              <w:rPr>
                <w:noProof/>
              </w:rPr>
              <w:fldChar w:fldCharType="end"/>
            </w:r>
            <w:r>
              <w:t>)</w:t>
            </w:r>
          </w:p>
        </w:tc>
      </w:tr>
    </w:tbl>
    <w:p w14:paraId="4F795477" w14:textId="0E648178" w:rsidR="004C3F9E" w:rsidRPr="00AF2A20" w:rsidRDefault="001129FC" w:rsidP="0037695E">
      <w:pPr>
        <w:ind w:firstLine="0"/>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af4"/>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59"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1FF2E4F9" w:rsidR="001F4546" w:rsidRDefault="001F4546" w:rsidP="00A72415">
            <w:pPr>
              <w:pStyle w:val="af2"/>
            </w:pPr>
            <w:bookmarkStart w:id="60" w:name="_Toc528105089"/>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6</w:t>
            </w:r>
            <w:r>
              <w:fldChar w:fldCharType="end"/>
            </w:r>
            <w:r>
              <w:t xml:space="preserve"> – </w:t>
            </w:r>
            <w:r>
              <w:rPr>
                <w:rFonts w:hint="eastAsia"/>
              </w:rPr>
              <w:t>混合訊號</w:t>
            </w:r>
            <w:r w:rsidRPr="009270FA">
              <w:rPr>
                <w:rFonts w:hint="eastAsia"/>
                <w:b/>
              </w:rPr>
              <w:t>x</w:t>
            </w:r>
            <w:bookmarkEnd w:id="60"/>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7E642696" w:rsidR="001F4546" w:rsidRDefault="001F4546" w:rsidP="00A72415">
            <w:pPr>
              <w:pStyle w:val="af2"/>
            </w:pPr>
            <w:bookmarkStart w:id="61" w:name="_Toc52810509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5619F">
              <w:rPr>
                <w:noProof/>
              </w:rPr>
              <w:t>17</w:t>
            </w:r>
            <w:r>
              <w:fldChar w:fldCharType="end"/>
            </w:r>
            <w:r>
              <w:t xml:space="preserve"> – </w:t>
            </w:r>
            <w:r>
              <w:rPr>
                <w:rFonts w:hint="eastAsia"/>
              </w:rPr>
              <w:t>白化訊號</w:t>
            </w:r>
            <w:r w:rsidR="00A11619">
              <w:rPr>
                <w:rFonts w:hint="eastAsia"/>
                <w:b/>
              </w:rPr>
              <w:t>z</w:t>
            </w:r>
            <w:bookmarkEnd w:id="61"/>
          </w:p>
        </w:tc>
      </w:tr>
    </w:tbl>
    <w:p w14:paraId="31ACF443" w14:textId="03D06D76"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proofErr w:type="spellStart"/>
      <w:r w:rsidR="006C4984" w:rsidRPr="006C4984">
        <w:t>Gaussianity</w:t>
      </w:r>
      <w:proofErr w:type="spellEnd"/>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4B1ED4">
        <w:instrText xml:space="preserve"> ADDIN ZOTERO_ITEM CSL_CITATION {"citationID":"BFBq9W7o","properties":{"formattedCitation":"[44]","plainCitation":"[44]","noteIndex":0},"citationItems":[{"id":"7w2lfSsk/Fe0xjxmJ","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025087">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WVAs</m:t>
                </m:r>
              </m:oMath>
            </m:oMathPara>
          </w:p>
        </w:tc>
        <w:tc>
          <w:tcPr>
            <w:tcW w:w="0" w:type="auto"/>
          </w:tcPr>
          <w:p w14:paraId="773BCFE7" w14:textId="7CD11E49" w:rsidR="00A11619" w:rsidRDefault="00A11619"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96020">
              <w:rPr>
                <w:noProof/>
              </w:rPr>
              <w:t>9</w:t>
            </w:r>
            <w:r w:rsidR="007C2EE0">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025087">
        <w:trPr>
          <w:trHeight w:val="530"/>
        </w:trPr>
        <w:tc>
          <w:tcPr>
            <w:tcW w:w="0" w:type="auto"/>
          </w:tcPr>
          <w:p w14:paraId="4DA863E9" w14:textId="11ABDCFF" w:rsidR="00B96020" w:rsidRPr="00B96020" w:rsidRDefault="00EF21D6" w:rsidP="00B96020">
            <w:pPr>
              <w:ind w:firstLine="0"/>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DFFC1B2" w:rsidR="00B96020" w:rsidRDefault="00B96020"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EF21D6">
              <w:rPr>
                <w:noProof/>
              </w:rPr>
              <w:t>10</w:t>
            </w:r>
            <w:r w:rsidR="007C2EE0">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 w14:paraId="4EAE1FFE" w14:textId="08471E93" w:rsidR="0015493D" w:rsidRDefault="0015493D" w:rsidP="00A918F7">
      <w:r>
        <w:rPr>
          <w:rFonts w:hint="eastAsia"/>
        </w:rPr>
        <w:t>由於</w:t>
      </w:r>
    </w:p>
    <w:tbl>
      <w:tblPr>
        <w:tblStyle w:val="afc"/>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025087">
        <w:trPr>
          <w:trHeight w:val="530"/>
        </w:trPr>
        <w:tc>
          <w:tcPr>
            <w:tcW w:w="0" w:type="auto"/>
          </w:tcPr>
          <w:p w14:paraId="5EB0187F" w14:textId="4437EF54" w:rsidR="0015493D" w:rsidRPr="00B96020" w:rsidRDefault="0015493D" w:rsidP="0015493D">
            <w:pPr>
              <w:ind w:firstLine="0"/>
            </w:pPr>
            <m:oMathPara>
              <m:oMathParaPr>
                <m:jc m:val="center"/>
              </m:oMathParaPr>
              <m:oMath>
                <m:r>
                  <m:rPr>
                    <m:sty m:val="b"/>
                  </m:rPr>
                  <w:rPr>
                    <w:rFonts w:ascii="Cambria Math" w:hAnsi="Cambria Math"/>
                  </w:rPr>
                  <m:t>z=</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5911AC0" w:rsidR="0015493D" w:rsidRDefault="0015493D"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741012">
              <w:rPr>
                <w:noProof/>
              </w:rPr>
              <w:t>11</w:t>
            </w:r>
            <w:r w:rsidR="007C2EE0">
              <w:rPr>
                <w:noProof/>
              </w:rPr>
              <w:fldChar w:fldCharType="end"/>
            </w:r>
            <w:r>
              <w:t>)</w:t>
            </w:r>
          </w:p>
        </w:tc>
      </w:tr>
    </w:tbl>
    <w:p w14:paraId="0B5A7A5A" w14:textId="6BEE0CC3" w:rsidR="001F4546" w:rsidRPr="00BA18DC" w:rsidRDefault="00A918F7" w:rsidP="00BA18DC">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025087">
        <w:trPr>
          <w:trHeight w:val="530"/>
        </w:trPr>
        <w:tc>
          <w:tcPr>
            <w:tcW w:w="0" w:type="auto"/>
          </w:tcPr>
          <w:p w14:paraId="58B0629B" w14:textId="0701BDB3" w:rsidR="00315094" w:rsidRPr="00B96020" w:rsidRDefault="00046186" w:rsidP="00046186">
            <w:pPr>
              <w:ind w:firstLine="0"/>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sinφ</m:t>
                          </m:r>
                        </m:e>
                        <m:e>
                          <m:r>
                            <w:rPr>
                              <w:rFonts w:ascii="Cambria Math" w:hAnsi="Cambria Math"/>
                            </w:rPr>
                            <m:t>-cosφ</m:t>
                          </m:r>
                        </m:e>
                      </m:mr>
                    </m:m>
                  </m:e>
                </m:d>
              </m:oMath>
            </m:oMathPara>
          </w:p>
        </w:tc>
        <w:tc>
          <w:tcPr>
            <w:tcW w:w="0" w:type="auto"/>
          </w:tcPr>
          <w:p w14:paraId="01C3ACF4" w14:textId="33608864" w:rsidR="00315094" w:rsidRDefault="00315094"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046186">
              <w:rPr>
                <w:noProof/>
              </w:rPr>
              <w:t>12</w:t>
            </w:r>
            <w:r w:rsidR="007C2EE0">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025087">
        <w:trPr>
          <w:trHeight w:val="530"/>
        </w:trPr>
        <w:tc>
          <w:tcPr>
            <w:tcW w:w="0" w:type="auto"/>
          </w:tcPr>
          <w:p w14:paraId="3E8A4D0E" w14:textId="140FE060" w:rsidR="00685607" w:rsidRPr="005245DD" w:rsidRDefault="007C2EE0" w:rsidP="005245DD">
            <w:pPr>
              <w:ind w:firstLine="0"/>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85BF8B4" w:rsidR="00685607" w:rsidRDefault="00685607"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Pr>
                <w:noProof/>
              </w:rPr>
              <w:t>13</w:t>
            </w:r>
            <w:r w:rsidR="007C2EE0">
              <w:rPr>
                <w:noProof/>
              </w:rPr>
              <w:fldChar w:fldCharType="end"/>
            </w:r>
            <w:r>
              <w:t>)</w:t>
            </w:r>
          </w:p>
        </w:tc>
      </w:tr>
    </w:tbl>
    <w:p w14:paraId="597F28CB" w14:textId="1357B168" w:rsidR="00685607" w:rsidRDefault="005245DD" w:rsidP="003616B5">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fc"/>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025087">
        <w:trPr>
          <w:trHeight w:val="530"/>
        </w:trPr>
        <w:tc>
          <w:tcPr>
            <w:tcW w:w="0" w:type="auto"/>
          </w:tcPr>
          <w:p w14:paraId="21061324" w14:textId="1B8EE271" w:rsidR="008014EB" w:rsidRPr="00A9756C" w:rsidRDefault="00A9756C" w:rsidP="00A9756C">
            <w:pPr>
              <w:ind w:firstLine="0"/>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19BF2D" w:rsidR="008014EB" w:rsidRDefault="008014EB" w:rsidP="00025087">
            <w:pPr>
              <w:pStyle w:val="afb"/>
              <w:ind w:firstLine="504"/>
            </w:pPr>
            <w:r>
              <w:t>(</w:t>
            </w:r>
            <w:r w:rsidR="007C2EE0">
              <w:rPr>
                <w:noProof/>
              </w:rPr>
              <w:fldChar w:fldCharType="begin"/>
            </w:r>
            <w:r w:rsidR="007C2EE0">
              <w:rPr>
                <w:noProof/>
              </w:rPr>
              <w:instrText xml:space="preserve"> SEQ Equation \* ARABIC </w:instrText>
            </w:r>
            <w:r w:rsidR="007C2EE0">
              <w:rPr>
                <w:noProof/>
              </w:rPr>
              <w:fldChar w:fldCharType="separate"/>
            </w:r>
            <w:r w:rsidR="00BF794F">
              <w:rPr>
                <w:noProof/>
              </w:rPr>
              <w:t>14</w:t>
            </w:r>
            <w:r w:rsidR="007C2EE0">
              <w:rPr>
                <w:noProof/>
              </w:rPr>
              <w:fldChar w:fldCharType="end"/>
            </w:r>
            <w:r>
              <w:t>)</w:t>
            </w:r>
          </w:p>
        </w:tc>
      </w:tr>
    </w:tbl>
    <w:tbl>
      <w:tblPr>
        <w:tblStyle w:val="af4"/>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5"/>
        <w:gridCol w:w="2797"/>
        <w:gridCol w:w="2898"/>
      </w:tblGrid>
      <w:tr w:rsidR="00EB7297" w14:paraId="04B370C9" w14:textId="77777777" w:rsidTr="0063088D">
        <w:tc>
          <w:tcPr>
            <w:tcW w:w="2585" w:type="dxa"/>
          </w:tcPr>
          <w:p w14:paraId="79BDF99B" w14:textId="77777777" w:rsidR="00C359FD" w:rsidRDefault="00EB7297" w:rsidP="00C359FD">
            <w:pPr>
              <w:ind w:firstLine="0"/>
              <w:jc w:val="center"/>
            </w:pPr>
            <w:r>
              <w:rPr>
                <w:noProof/>
              </w:rPr>
              <w:drawing>
                <wp:inline distT="0" distB="0" distL="0" distR="0" wp14:anchorId="4008F129" wp14:editId="6ECAB49C">
                  <wp:extent cx="1474318" cy="1403350"/>
                  <wp:effectExtent l="0" t="0" r="0" b="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2107" cy="1420283"/>
                          </a:xfrm>
                          <a:prstGeom prst="rect">
                            <a:avLst/>
                          </a:prstGeom>
                          <a:noFill/>
                          <a:ln>
                            <a:noFill/>
                          </a:ln>
                        </pic:spPr>
                      </pic:pic>
                    </a:graphicData>
                  </a:graphic>
                </wp:inline>
              </w:drawing>
            </w:r>
            <w:bookmarkStart w:id="62" w:name="_Toc528105091"/>
          </w:p>
          <w:p w14:paraId="31354187" w14:textId="612F96ED" w:rsidR="00EB7297" w:rsidRDefault="00EB7297" w:rsidP="00C359FD">
            <w:pPr>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619F">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w:t>
            </w:r>
            <w:r>
              <w:rPr>
                <w:rFonts w:hint="eastAsia"/>
              </w:rPr>
              <w:t>次</w:t>
            </w:r>
            <w:bookmarkEnd w:id="62"/>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5C6DACC5" w:rsidR="00EB7297" w:rsidRDefault="00EB7297" w:rsidP="00EB7297">
            <w:pPr>
              <w:ind w:firstLine="0"/>
              <w:jc w:val="center"/>
            </w:pPr>
            <w:bookmarkStart w:id="63" w:name="_Toc52810509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619F">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bookmarkEnd w:id="63"/>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52CAD006" w:rsidR="00EB7297" w:rsidRDefault="00EB7297" w:rsidP="00EB7297">
            <w:pPr>
              <w:keepNext/>
              <w:ind w:firstLine="0"/>
              <w:jc w:val="center"/>
            </w:pPr>
            <w:bookmarkStart w:id="64" w:name="_Toc52810509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95619F">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bookmarkEnd w:id="64"/>
          </w:p>
        </w:tc>
      </w:tr>
    </w:tbl>
    <w:p w14:paraId="0C1F8625" w14:textId="42FC02E9" w:rsidR="00CD7296" w:rsidRDefault="00986665" w:rsidP="00986665">
      <w:pPr>
        <w:rPr>
          <w:noProof/>
        </w:rPr>
      </w:pPr>
      <w:bookmarkStart w:id="65" w:name="_Toc528105406"/>
      <w:r>
        <w:rPr>
          <w:rFonts w:hint="eastAsia"/>
          <w:noProof/>
        </w:rPr>
        <w:lastRenderedPageBreak/>
        <w:t>以上為</w:t>
      </w:r>
      <w:r>
        <w:rPr>
          <w:rFonts w:hint="eastAsia"/>
          <w:noProof/>
        </w:rPr>
        <w:t>nICA</w:t>
      </w:r>
      <w:r>
        <w:rPr>
          <w:rFonts w:hint="eastAsia"/>
          <w:noProof/>
        </w:rPr>
        <w:t>在處理二維問題的方法。</w:t>
      </w:r>
      <w:r w:rsidR="00BC58A7">
        <w:rPr>
          <w:rFonts w:hint="eastAsia"/>
          <w:noProof/>
        </w:rPr>
        <w:t>而</w:t>
      </w:r>
      <w:r w:rsidR="00672ED4">
        <w:rPr>
          <w:rFonts w:hint="eastAsia"/>
          <w:noProof/>
        </w:rPr>
        <w:t>為處理多</w:t>
      </w:r>
      <w:r>
        <w:rPr>
          <w:rFonts w:hint="eastAsia"/>
          <w:noProof/>
        </w:rPr>
        <w:t>維</w:t>
      </w:r>
      <w:r w:rsidR="00672ED4">
        <w:rPr>
          <w:rFonts w:hint="eastAsia"/>
          <w:noProof/>
        </w:rPr>
        <w:t>問題</w:t>
      </w:r>
      <w:r>
        <w:rPr>
          <w:rFonts w:hint="eastAsia"/>
          <w:noProof/>
        </w:rPr>
        <w:t>，論文提出了</w:t>
      </w:r>
      <w:r w:rsidR="00250804">
        <w:rPr>
          <w:rFonts w:hint="eastAsia"/>
          <w:noProof/>
        </w:rPr>
        <w:t>兩兩</w:t>
      </w:r>
      <w:r w:rsidR="00C40DDC">
        <w:rPr>
          <w:rFonts w:hint="eastAsia"/>
          <w:noProof/>
        </w:rPr>
        <w:t>維度</w:t>
      </w:r>
      <w:r w:rsidR="00250804">
        <w:rPr>
          <w:rFonts w:hint="eastAsia"/>
          <w:noProof/>
        </w:rPr>
        <w:t>旋轉的方法</w:t>
      </w:r>
      <w:r w:rsidR="00250804">
        <w:rPr>
          <w:noProof/>
        </w:rPr>
        <w:fldChar w:fldCharType="begin"/>
      </w:r>
      <w:r w:rsidR="004B1ED4">
        <w:rPr>
          <w:noProof/>
        </w:rPr>
        <w:instrText xml:space="preserve"> ADDIN ZOTERO_ITEM CSL_CITATION {"citationID":"lYpGO1Q3","properties":{"formattedCitation":"[42]","plainCitation":"[42]","noteIndex":0},"citationItems":[{"id":"7w2lfSsk/kMryYSxZ","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50804">
        <w:rPr>
          <w:noProof/>
        </w:rPr>
        <w:fldChar w:fldCharType="separate"/>
      </w:r>
      <w:r w:rsidR="00250804" w:rsidRPr="00250804">
        <w:t>[42]</w:t>
      </w:r>
      <w:r w:rsidR="00250804">
        <w:rPr>
          <w:noProof/>
        </w:rPr>
        <w:fldChar w:fldCharType="end"/>
      </w:r>
      <w:r w:rsidR="00CD7296">
        <w:rPr>
          <w:rFonts w:hint="eastAsia"/>
          <w:noProof/>
        </w:rPr>
        <w:t>。</w:t>
      </w:r>
    </w:p>
    <w:p w14:paraId="2E7826CE" w14:textId="0D51D12F" w:rsidR="00986665" w:rsidRDefault="00D12D37" w:rsidP="00CD7296">
      <w:pPr>
        <w:rPr>
          <w:noProof/>
        </w:rPr>
      </w:pPr>
      <w:r>
        <w:rPr>
          <w:rFonts w:hint="eastAsia"/>
          <w:noProof/>
        </w:rPr>
        <w:t>以下是</w:t>
      </w:r>
      <w:r>
        <w:rPr>
          <w:rFonts w:hint="eastAsia"/>
          <w:noProof/>
        </w:rPr>
        <w:t>nICA</w:t>
      </w:r>
      <w:r>
        <w:rPr>
          <w:rFonts w:hint="eastAsia"/>
          <w:noProof/>
        </w:rPr>
        <w:t>處理</w:t>
      </w:r>
      <w:r w:rsidR="00CD7296">
        <w:rPr>
          <w:rFonts w:hint="eastAsia"/>
          <w:noProof/>
        </w:rPr>
        <w:t>N</w:t>
      </w:r>
      <w:r w:rsidR="00CD7296">
        <w:rPr>
          <w:rFonts w:hint="eastAsia"/>
          <w:noProof/>
        </w:rPr>
        <w:t>維</w:t>
      </w:r>
      <w:r>
        <w:rPr>
          <w:rFonts w:hint="eastAsia"/>
          <w:noProof/>
        </w:rPr>
        <w:t>問題的步驟</w:t>
      </w:r>
      <w:r w:rsidR="00055875">
        <w:rPr>
          <w:rFonts w:hint="eastAsia"/>
          <w:noProof/>
        </w:rPr>
        <w:t>：</w:t>
      </w:r>
    </w:p>
    <w:p w14:paraId="294F438C" w14:textId="6F4E677C" w:rsidR="00B47D07" w:rsidRPr="00B47D07" w:rsidRDefault="00C71D64" w:rsidP="00B47D07">
      <w:pPr>
        <w:pStyle w:val="afe"/>
        <w:numPr>
          <w:ilvl w:val="0"/>
          <w:numId w:val="18"/>
        </w:numPr>
        <w:rPr>
          <w:noProof/>
        </w:rPr>
      </w:pPr>
      <w:r>
        <w:rPr>
          <w:rFonts w:hint="eastAsia"/>
          <w:noProof/>
        </w:rPr>
        <w:t>設一</w:t>
      </w:r>
      <w:r w:rsidR="00DB6642">
        <w:rPr>
          <w:rFonts w:hint="eastAsia"/>
          <w:noProof/>
        </w:rPr>
        <w:t>N</w:t>
      </w:r>
      <w:r w:rsidR="00DB6642">
        <w:rPr>
          <w:rFonts w:hint="eastAsia"/>
          <w:noProof/>
        </w:rPr>
        <w:t>維</w:t>
      </w:r>
      <w:r>
        <w:rPr>
          <w:rFonts w:hint="eastAsia"/>
          <w:noProof/>
        </w:rPr>
        <w:t>旋轉矩陣</w:t>
      </w:r>
      <w:r w:rsidRPr="00C71D64">
        <w:rPr>
          <w:b/>
          <w:noProof/>
        </w:rPr>
        <w:t>W</w:t>
      </w:r>
      <w:r>
        <w:rPr>
          <w:rFonts w:hint="eastAsia"/>
          <w:noProof/>
        </w:rPr>
        <w:t>為單位矩陣</w:t>
      </w:r>
      <w:r w:rsidR="00C5707E">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0</m:t>
            </m:r>
          </m:e>
        </m:d>
        <m:r>
          <m:rPr>
            <m:sty m:val="b"/>
          </m:rPr>
          <w:rPr>
            <w:rFonts w:ascii="Cambria Math" w:hAnsi="Cambria Math"/>
            <w:noProof/>
          </w:rPr>
          <m:t>=</m:t>
        </m:r>
        <m:sSub>
          <m:sSubPr>
            <m:ctrlPr>
              <w:rPr>
                <w:rFonts w:ascii="Cambria Math" w:hAnsi="Cambria Math"/>
                <w:b/>
                <w:noProof/>
              </w:rPr>
            </m:ctrlPr>
          </m:sSubPr>
          <m:e>
            <m:r>
              <m:rPr>
                <m:sty m:val="b"/>
              </m:rPr>
              <w:rPr>
                <w:rFonts w:ascii="Cambria Math" w:hAnsi="Cambria Math" w:hint="eastAsia"/>
                <w:noProof/>
              </w:rPr>
              <m:t>I</m:t>
            </m:r>
          </m:e>
          <m:sub>
            <m:r>
              <m:rPr>
                <m:sty m:val="p"/>
              </m:rPr>
              <w:rPr>
                <w:rFonts w:ascii="Cambria Math" w:hAnsi="Cambria Math"/>
                <w:noProof/>
              </w:rPr>
              <m:t>n</m:t>
            </m:r>
          </m:sub>
        </m:sSub>
      </m:oMath>
    </w:p>
    <w:p w14:paraId="485C7800" w14:textId="1A018D4F" w:rsidR="00C71D64" w:rsidRDefault="00D721D7" w:rsidP="00C71D64">
      <w:pPr>
        <w:pStyle w:val="afe"/>
        <w:numPr>
          <w:ilvl w:val="0"/>
          <w:numId w:val="18"/>
        </w:numPr>
        <w:rPr>
          <w:noProof/>
        </w:rPr>
      </w:pPr>
      <w:r>
        <w:rPr>
          <w:rFonts w:hint="eastAsia"/>
          <w:noProof/>
        </w:rPr>
        <w:t>兩兩計算</w:t>
      </w:r>
      <w:r w:rsidR="0092649B">
        <w:rPr>
          <w:rFonts w:hint="eastAsia"/>
          <w:noProof/>
        </w:rPr>
        <w:t>資料</w:t>
      </w:r>
      <w:r>
        <w:rPr>
          <w:rFonts w:hint="eastAsia"/>
          <w:noProof/>
        </w:rPr>
        <w:t>維度的成本函數</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p>
    <w:p w14:paraId="44296018" w14:textId="3B266117" w:rsidR="00BC58A7" w:rsidRDefault="00541391" w:rsidP="00C71D64">
      <w:pPr>
        <w:pStyle w:val="afe"/>
        <w:numPr>
          <w:ilvl w:val="0"/>
          <w:numId w:val="18"/>
        </w:numPr>
        <w:rPr>
          <w:noProof/>
        </w:rPr>
      </w:pPr>
      <w:r>
        <w:rPr>
          <w:rFonts w:hint="eastAsia"/>
          <w:noProof/>
        </w:rPr>
        <w:t>用</w:t>
      </w:r>
      <w:r w:rsidR="00FB66F1">
        <w:rPr>
          <w:rFonts w:hint="eastAsia"/>
          <w:noProof/>
        </w:rPr>
        <w:t>成本</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FB66F1">
        <w:rPr>
          <w:rFonts w:hint="eastAsia"/>
          <w:noProof/>
        </w:rPr>
        <w:t>最大的兩個維度的資料</w:t>
      </w:r>
      <w:r>
        <w:rPr>
          <w:rFonts w:hint="eastAsia"/>
          <w:noProof/>
        </w:rPr>
        <w:t>構成二維資料矩陣</w:t>
      </w:r>
    </w:p>
    <w:p w14:paraId="27C2CB2C" w14:textId="6654D546" w:rsidR="00541391" w:rsidRDefault="00541391" w:rsidP="00CD4A40">
      <w:pPr>
        <w:pStyle w:val="afe"/>
        <w:numPr>
          <w:ilvl w:val="0"/>
          <w:numId w:val="18"/>
        </w:numPr>
        <w:rPr>
          <w:noProof/>
        </w:rPr>
      </w:pPr>
      <w:r>
        <w:rPr>
          <w:rFonts w:hint="eastAsia"/>
          <w:noProof/>
        </w:rPr>
        <w:t>利用前述的</w:t>
      </w:r>
      <w:r w:rsidR="00F07A53">
        <w:rPr>
          <w:rFonts w:hint="eastAsia"/>
          <w:noProof/>
        </w:rPr>
        <w:t>二維</w:t>
      </w:r>
      <w:r w:rsidR="00F07A53">
        <w:rPr>
          <w:rFonts w:hint="eastAsia"/>
          <w:noProof/>
        </w:rPr>
        <w:t>nICA</w:t>
      </w:r>
      <w:r>
        <w:rPr>
          <w:rFonts w:hint="eastAsia"/>
          <w:noProof/>
        </w:rPr>
        <w:t>找出這兩個維度</w:t>
      </w:r>
      <w:r w:rsidR="001B517C">
        <w:rPr>
          <w:rFonts w:hint="eastAsia"/>
          <w:noProof/>
        </w:rPr>
        <w:t>間最佳的旋轉角度</w:t>
      </w:r>
      <w:r w:rsidR="00CD4A40" w:rsidRPr="00CD4A40">
        <w:rPr>
          <w:rFonts w:hint="eastAsia"/>
          <w:noProof/>
        </w:rPr>
        <w:t>φ</w:t>
      </w:r>
    </w:p>
    <w:p w14:paraId="0791AD14" w14:textId="034943D8" w:rsidR="001B517C" w:rsidRPr="00CD4A40" w:rsidRDefault="00CD4A40" w:rsidP="00C71D64">
      <w:pPr>
        <w:pStyle w:val="afe"/>
        <w:numPr>
          <w:ilvl w:val="0"/>
          <w:numId w:val="18"/>
        </w:numPr>
        <w:rPr>
          <w:noProof/>
        </w:rPr>
      </w:pPr>
      <w:r>
        <w:rPr>
          <w:rFonts w:hint="eastAsia"/>
          <w:noProof/>
        </w:rPr>
        <w:t>利用</w:t>
      </w:r>
      <w:r w:rsidRPr="00CD4A40">
        <w:rPr>
          <w:rFonts w:hint="eastAsia"/>
          <w:noProof/>
        </w:rPr>
        <w:t>φ</w:t>
      </w:r>
      <w:r>
        <w:rPr>
          <w:rFonts w:hint="eastAsia"/>
          <w:noProof/>
        </w:rPr>
        <w:t>建構</w:t>
      </w:r>
      <w:r>
        <w:rPr>
          <w:rFonts w:hint="eastAsia"/>
          <w:noProof/>
        </w:rPr>
        <w:t>N</w:t>
      </w:r>
      <w:r>
        <w:rPr>
          <w:rFonts w:hint="eastAsia"/>
          <w:noProof/>
        </w:rPr>
        <w:t>維的旋轉矩陣</w:t>
      </w:r>
      <w:r w:rsidRPr="00CD4A40">
        <w:rPr>
          <w:rFonts w:hint="eastAsia"/>
          <w:b/>
          <w:noProof/>
        </w:rPr>
        <w:t>R</w:t>
      </w:r>
    </w:p>
    <w:p w14:paraId="2CBC5ADC" w14:textId="22824FF7" w:rsidR="00CD4A40" w:rsidRDefault="00CD4A40" w:rsidP="00C71D64">
      <w:pPr>
        <w:pStyle w:val="afe"/>
        <w:numPr>
          <w:ilvl w:val="0"/>
          <w:numId w:val="18"/>
        </w:numPr>
        <w:rPr>
          <w:noProof/>
        </w:rPr>
      </w:pPr>
      <w:r>
        <w:rPr>
          <w:rFonts w:hint="eastAsia"/>
          <w:noProof/>
        </w:rPr>
        <w:t>利用</w:t>
      </w:r>
      <w:r w:rsidRPr="00CD4A40">
        <w:rPr>
          <w:rFonts w:hint="eastAsia"/>
          <w:b/>
          <w:noProof/>
        </w:rPr>
        <w:t>R</w:t>
      </w:r>
      <w:r>
        <w:rPr>
          <w:rFonts w:hint="eastAsia"/>
          <w:noProof/>
        </w:rPr>
        <w:t>更新</w:t>
      </w:r>
      <w:r w:rsidRPr="00CD4A40">
        <w:rPr>
          <w:rFonts w:hint="eastAsia"/>
          <w:b/>
          <w:noProof/>
        </w:rPr>
        <w:t>W</w:t>
      </w:r>
      <w:r>
        <w:rPr>
          <w:rFonts w:hint="eastAsia"/>
          <w:noProof/>
        </w:rPr>
        <w:t>：</w:t>
      </w:r>
      <m:oMath>
        <m:r>
          <m:rPr>
            <m:sty m:val="b"/>
          </m:rPr>
          <w:rPr>
            <w:rFonts w:ascii="Cambria Math" w:hAnsi="Cambria Math"/>
            <w:noProof/>
          </w:rPr>
          <m:t>W</m:t>
        </m:r>
        <m:d>
          <m:dPr>
            <m:ctrlPr>
              <w:rPr>
                <w:rFonts w:ascii="Cambria Math" w:hAnsi="Cambria Math"/>
                <w:b/>
                <w:noProof/>
              </w:rPr>
            </m:ctrlPr>
          </m:dPr>
          <m:e>
            <m:r>
              <m:rPr>
                <m:sty m:val="p"/>
              </m:rPr>
              <w:rPr>
                <w:rFonts w:ascii="Cambria Math" w:hAnsi="Cambria Math"/>
                <w:noProof/>
              </w:rPr>
              <m:t>t+1</m:t>
            </m:r>
          </m:e>
        </m:d>
        <m:r>
          <m:rPr>
            <m:sty m:val="b"/>
          </m:rPr>
          <w:rPr>
            <w:rFonts w:ascii="Cambria Math" w:hAnsi="Cambria Math"/>
            <w:noProof/>
          </w:rPr>
          <m:t>=R</m:t>
        </m:r>
        <m:d>
          <m:dPr>
            <m:ctrlPr>
              <w:rPr>
                <w:rFonts w:ascii="Cambria Math" w:hAnsi="Cambria Math"/>
                <w:noProof/>
              </w:rPr>
            </m:ctrlPr>
          </m:dPr>
          <m:e>
            <m:r>
              <m:rPr>
                <m:sty m:val="p"/>
              </m:rPr>
              <w:rPr>
                <w:rFonts w:ascii="Cambria Math" w:hAnsi="Cambria Math"/>
                <w:noProof/>
              </w:rPr>
              <m:t>t+1</m:t>
            </m:r>
          </m:e>
        </m:d>
        <m:r>
          <m:rPr>
            <m:sty m:val="p"/>
          </m:rPr>
          <w:rPr>
            <w:rFonts w:ascii="Cambria Math" w:hAnsi="Cambria Math"/>
            <w:noProof/>
          </w:rPr>
          <m:t>∙</m:t>
        </m:r>
        <m:r>
          <m:rPr>
            <m:sty m:val="b"/>
          </m:rPr>
          <w:rPr>
            <w:rFonts w:ascii="Cambria Math" w:hAnsi="Cambria Math"/>
            <w:noProof/>
          </w:rPr>
          <m:t>W</m:t>
        </m:r>
        <m:r>
          <m:rPr>
            <m:sty m:val="p"/>
          </m:rPr>
          <w:rPr>
            <w:rFonts w:ascii="Cambria Math" w:hAnsi="Cambria Math"/>
            <w:noProof/>
          </w:rPr>
          <m:t>(t)</m:t>
        </m:r>
      </m:oMath>
    </w:p>
    <w:p w14:paraId="1EE53BB7" w14:textId="5D7C8E82" w:rsidR="00B91ED0" w:rsidRDefault="002F0D6D" w:rsidP="00241EF0">
      <w:pPr>
        <w:pStyle w:val="afe"/>
        <w:numPr>
          <w:ilvl w:val="0"/>
          <w:numId w:val="18"/>
        </w:numPr>
        <w:rPr>
          <w:noProof/>
        </w:rPr>
      </w:pPr>
      <w:r>
        <w:rPr>
          <w:rFonts w:hint="eastAsia"/>
          <w:noProof/>
        </w:rPr>
        <w:t>回到步驟</w:t>
      </w:r>
      <w:r>
        <w:rPr>
          <w:rFonts w:hint="eastAsia"/>
          <w:noProof/>
        </w:rPr>
        <w:t>2</w:t>
      </w:r>
      <w:r>
        <w:rPr>
          <w:rFonts w:hint="eastAsia"/>
          <w:noProof/>
        </w:rPr>
        <w:t>，直到</w:t>
      </w:r>
      <w:r w:rsidR="007D5F5A">
        <w:rPr>
          <w:rFonts w:hint="eastAsia"/>
          <w:noProof/>
        </w:rPr>
        <w:t>最大的成本值</w:t>
      </w:r>
      <m:oMath>
        <m:sSub>
          <m:sSubPr>
            <m:ctrlPr>
              <w:rPr>
                <w:rFonts w:ascii="Cambria Math" w:hAnsi="Cambria Math"/>
                <w:noProof/>
              </w:rPr>
            </m:ctrlPr>
          </m:sSubPr>
          <m:e>
            <m:r>
              <m:rPr>
                <m:sty m:val="p"/>
              </m:rPr>
              <w:rPr>
                <w:rFonts w:ascii="Cambria Math" w:hAnsi="Cambria Math"/>
                <w:noProof/>
              </w:rPr>
              <m:t>J</m:t>
            </m:r>
          </m:e>
          <m:sub>
            <m:r>
              <m:rPr>
                <m:sty m:val="p"/>
              </m:rPr>
              <w:rPr>
                <w:rFonts w:ascii="Cambria Math" w:hAnsi="Cambria Math"/>
                <w:noProof/>
              </w:rPr>
              <m:t>mn</m:t>
            </m:r>
          </m:sub>
        </m:sSub>
      </m:oMath>
      <w:r w:rsidR="007D5F5A">
        <w:rPr>
          <w:rFonts w:hint="eastAsia"/>
          <w:noProof/>
        </w:rPr>
        <w:t>小於容忍值</w:t>
      </w:r>
    </w:p>
    <w:p w14:paraId="52B186A5" w14:textId="19962205" w:rsidR="00B91ED0" w:rsidRDefault="00B91ED0" w:rsidP="00B91ED0">
      <w:pPr>
        <w:rPr>
          <w:noProof/>
        </w:rPr>
      </w:pPr>
      <w:r>
        <w:rPr>
          <w:rFonts w:hint="eastAsia"/>
          <w:noProof/>
        </w:rPr>
        <w:t>以下是三維訊號經過</w:t>
      </w:r>
      <w:r>
        <w:rPr>
          <w:rFonts w:hint="eastAsia"/>
          <w:noProof/>
        </w:rPr>
        <w:t>nICA</w:t>
      </w:r>
      <w:r>
        <w:rPr>
          <w:rFonts w:hint="eastAsia"/>
          <w:noProof/>
        </w:rPr>
        <w:t>的處理範例：</w:t>
      </w:r>
    </w:p>
    <w:p w14:paraId="2FA3D77C" w14:textId="77777777" w:rsidR="00241EF0" w:rsidRDefault="00241EF0" w:rsidP="00B91ED0">
      <w:pPr>
        <w:rPr>
          <w:noProof/>
        </w:rPr>
      </w:pPr>
    </w:p>
    <w:p w14:paraId="0968D324" w14:textId="306451AA" w:rsidR="00B91ED0" w:rsidRDefault="00B91ED0" w:rsidP="00B91ED0">
      <w:pPr>
        <w:ind w:firstLine="0"/>
        <w:rPr>
          <w:noProof/>
        </w:rPr>
      </w:pPr>
      <w:r>
        <w:rPr>
          <w:rFonts w:hint="eastAsia"/>
          <w:noProof/>
        </w:rPr>
        <w:t>原始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14545D" w14:paraId="28E32348" w14:textId="77777777" w:rsidTr="00B647F4">
        <w:tc>
          <w:tcPr>
            <w:tcW w:w="2838" w:type="dxa"/>
          </w:tcPr>
          <w:p w14:paraId="64AA6B4E" w14:textId="77777777" w:rsidR="0095619F" w:rsidRDefault="0095619F" w:rsidP="00D0340D">
            <w:pPr>
              <w:ind w:firstLine="0"/>
              <w:jc w:val="center"/>
            </w:pPr>
            <w:r>
              <w:rPr>
                <w:noProof/>
              </w:rPr>
              <w:drawing>
                <wp:inline distT="0" distB="0" distL="0" distR="0" wp14:anchorId="3973E9CF" wp14:editId="0139E8A0">
                  <wp:extent cx="1468552" cy="1405719"/>
                  <wp:effectExtent l="0" t="0" r="0" b="4445"/>
                  <wp:docPr id="22" name="Picture 22" descr="https://lh3.googleusercontent.com/ahS-uakJFZRUl5bsh26GC-3-J9_W0vUaL7EhDvCMJr-0_QadUK6Zvh5bwpi7aTWsDFBVsn4GiBjLGYWZ4Oh1LZ5LANUC6rEfvEIqsFy0jRYEzSGxPO2DdkDX0EgeRtb4NC03GOOX7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8bc958b-7fff-4d83-2f11-aa42390d7772" descr="https://lh3.googleusercontent.com/ahS-uakJFZRUl5bsh26GC-3-J9_W0vUaL7EhDvCMJr-0_QadUK6Zvh5bwpi7aTWsDFBVsn4GiBjLGYWZ4Oh1LZ5LANUC6rEfvEIqsFy0jRYEzSGxPO2DdkDX0EgeRtb4NC03GOOX7i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8970" cy="1434836"/>
                          </a:xfrm>
                          <a:prstGeom prst="rect">
                            <a:avLst/>
                          </a:prstGeom>
                          <a:noFill/>
                          <a:ln>
                            <a:noFill/>
                          </a:ln>
                        </pic:spPr>
                      </pic:pic>
                    </a:graphicData>
                  </a:graphic>
                </wp:inline>
              </w:drawing>
            </w:r>
          </w:p>
          <w:p w14:paraId="1D8B3D45" w14:textId="204C3CA5" w:rsidR="0095619F" w:rsidRDefault="0095619F" w:rsidP="00447108">
            <w:pPr>
              <w:pStyle w:val="af2"/>
            </w:pPr>
            <w:r w:rsidRPr="003C4B63">
              <w:rPr>
                <w:rFonts w:hint="eastAsia"/>
              </w:rPr>
              <w:t xml:space="preserve">圖 </w:t>
            </w:r>
            <w:r w:rsidRPr="003C4B63">
              <w:fldChar w:fldCharType="begin"/>
            </w:r>
            <w:r w:rsidRPr="003C4B63">
              <w:instrText xml:space="preserve"> </w:instrText>
            </w:r>
            <w:r w:rsidRPr="003C4B63">
              <w:rPr>
                <w:rFonts w:hint="eastAsia"/>
              </w:rPr>
              <w:instrText>SEQ 圖 \* ARABIC</w:instrText>
            </w:r>
            <w:r w:rsidRPr="003C4B63">
              <w:instrText xml:space="preserve"> </w:instrText>
            </w:r>
            <w:r w:rsidRPr="003C4B63">
              <w:fldChar w:fldCharType="separate"/>
            </w:r>
            <w:r w:rsidRPr="003C4B63">
              <w:rPr>
                <w:noProof/>
              </w:rPr>
              <w:t>21</w:t>
            </w:r>
            <w:r w:rsidRPr="003C4B63">
              <w:fldChar w:fldCharType="end"/>
            </w:r>
            <w:r w:rsidR="00447108">
              <w:rPr>
                <w:rFonts w:hint="eastAsia"/>
              </w:rPr>
              <w:t xml:space="preserve"> - </w:t>
            </w:r>
            <w:r w:rsidR="00363873">
              <w:rPr>
                <w:rFonts w:hint="eastAsia"/>
              </w:rPr>
              <w:t>原始訊號</w:t>
            </w:r>
            <w:r w:rsidR="00122E52">
              <w:rPr>
                <w:rFonts w:hint="eastAsia"/>
              </w:rPr>
              <w:t xml:space="preserve"> </w:t>
            </w:r>
            <w:r w:rsidR="00566CBF">
              <w:rPr>
                <w:rFonts w:hint="eastAsia"/>
              </w:rPr>
              <w:t>-</w:t>
            </w:r>
            <w:r w:rsidR="006A2222">
              <w:rPr>
                <w:rFonts w:hint="eastAsia"/>
              </w:rPr>
              <w:t xml:space="preserve"> </w:t>
            </w:r>
            <w:r w:rsidR="00566CBF">
              <w:rPr>
                <w:rFonts w:hint="eastAsia"/>
              </w:rPr>
              <w:t>從</w:t>
            </w:r>
            <w:r w:rsidR="00F17E49" w:rsidRPr="003C4B63">
              <w:rPr>
                <w:rFonts w:hint="eastAsia"/>
              </w:rPr>
              <w:t>第1維度</w:t>
            </w:r>
            <w:r w:rsidR="004E3FFA">
              <w:rPr>
                <w:rFonts w:hint="eastAsia"/>
              </w:rPr>
              <w:t>觀測</w:t>
            </w:r>
          </w:p>
        </w:tc>
        <w:tc>
          <w:tcPr>
            <w:tcW w:w="2839" w:type="dxa"/>
          </w:tcPr>
          <w:p w14:paraId="736C3C3E" w14:textId="77777777" w:rsidR="0095619F" w:rsidRDefault="0095619F" w:rsidP="00D0340D">
            <w:pPr>
              <w:ind w:firstLine="0"/>
              <w:jc w:val="center"/>
            </w:pPr>
            <w:r>
              <w:rPr>
                <w:noProof/>
              </w:rPr>
              <w:drawing>
                <wp:inline distT="0" distB="0" distL="0" distR="0" wp14:anchorId="165F9C84" wp14:editId="6EE6C839">
                  <wp:extent cx="1430033" cy="1405255"/>
                  <wp:effectExtent l="0" t="0" r="0" b="4445"/>
                  <wp:docPr id="23" name="Picture 23" descr="https://lh5.googleusercontent.com/rAfR7aFw_Xa439bmHlzaMynvkS9luybD2ofT9POnkRG6kNV5OJsbWEwM9fcaP_m9By7rssr9KIIYzGKVZGndjg7PDyrEKwMk-KuJxeOKC03EaQuIx0ZGoSdOVfG8puR8d0cpY6hfW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93fb323-7fff-5667-cb69-b7a66ed3db50" descr="https://lh5.googleusercontent.com/rAfR7aFw_Xa439bmHlzaMynvkS9luybD2ofT9POnkRG6kNV5OJsbWEwM9fcaP_m9By7rssr9KIIYzGKVZGndjg7PDyrEKwMk-KuJxeOKC03EaQuIx0ZGoSdOVfG8puR8d0cpY6hfWI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3391" cy="1428208"/>
                          </a:xfrm>
                          <a:prstGeom prst="rect">
                            <a:avLst/>
                          </a:prstGeom>
                          <a:noFill/>
                          <a:ln>
                            <a:noFill/>
                          </a:ln>
                        </pic:spPr>
                      </pic:pic>
                    </a:graphicData>
                  </a:graphic>
                </wp:inline>
              </w:drawing>
            </w:r>
          </w:p>
          <w:p w14:paraId="01BA36FF" w14:textId="41B466FD" w:rsidR="0095619F" w:rsidRDefault="0095619F" w:rsidP="00D0340D">
            <w:pPr>
              <w:pStyle w:val="af2"/>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22</w:t>
            </w:r>
            <w:r>
              <w:fldChar w:fldCharType="end"/>
            </w:r>
            <w:r w:rsidR="00566CB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122E52">
              <w:t xml:space="preserve"> </w:t>
            </w:r>
            <w:r w:rsidR="00664AFF">
              <w:rPr>
                <w:rFonts w:hint="eastAsia"/>
              </w:rPr>
              <w:t>從</w:t>
            </w:r>
            <w:r w:rsidR="00664AFF" w:rsidRPr="003C4B63">
              <w:rPr>
                <w:rFonts w:hint="eastAsia"/>
              </w:rPr>
              <w:t>第</w:t>
            </w:r>
            <w:r w:rsidR="00664AFF">
              <w:rPr>
                <w:rFonts w:hint="eastAsia"/>
              </w:rPr>
              <w:t>2</w:t>
            </w:r>
            <w:r w:rsidR="00664AFF" w:rsidRPr="003C4B63">
              <w:rPr>
                <w:rFonts w:hint="eastAsia"/>
              </w:rPr>
              <w:t>維度</w:t>
            </w:r>
            <w:r w:rsidR="00664AFF">
              <w:rPr>
                <w:rFonts w:hint="eastAsia"/>
              </w:rPr>
              <w:t>觀測</w:t>
            </w:r>
          </w:p>
        </w:tc>
        <w:tc>
          <w:tcPr>
            <w:tcW w:w="2839" w:type="dxa"/>
          </w:tcPr>
          <w:p w14:paraId="0C952C30" w14:textId="77777777" w:rsidR="0095619F" w:rsidRDefault="0095619F" w:rsidP="00D0340D">
            <w:pPr>
              <w:keepNext/>
              <w:ind w:firstLine="0"/>
              <w:jc w:val="center"/>
            </w:pPr>
            <w:r>
              <w:rPr>
                <w:noProof/>
              </w:rPr>
              <w:drawing>
                <wp:inline distT="0" distB="0" distL="0" distR="0" wp14:anchorId="5CCD221E" wp14:editId="35A6FD6A">
                  <wp:extent cx="1405255" cy="1405255"/>
                  <wp:effectExtent l="0" t="0" r="4445" b="4445"/>
                  <wp:docPr id="24" name="Picture 24" descr="https://lh5.googleusercontent.com/Im1_L9delHW_3gDfcjODJVC4QbcLy-mSs0Xx3fQAYGAoDBIwYYFcZGbs44cq2Pg6LVpPtNrE5HSz7OBFtZH-UTc0Hq1a2iDBKpNZsm9vYsGpCvim1D4yET0QOnHnSo5S2UbCGzYtq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026ba00-7fff-6038-6851-d86728f4cf60" descr="https://lh5.googleusercontent.com/Im1_L9delHW_3gDfcjODJVC4QbcLy-mSs0Xx3fQAYGAoDBIwYYFcZGbs44cq2Pg6LVpPtNrE5HSz7OBFtZH-UTc0Hq1a2iDBKpNZsm9vYsGpCvim1D4yET0QOnHnSo5S2UbCGzYtqX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23420" cy="1423420"/>
                          </a:xfrm>
                          <a:prstGeom prst="rect">
                            <a:avLst/>
                          </a:prstGeom>
                          <a:noFill/>
                          <a:ln>
                            <a:noFill/>
                          </a:ln>
                        </pic:spPr>
                      </pic:pic>
                    </a:graphicData>
                  </a:graphic>
                </wp:inline>
              </w:drawing>
            </w:r>
          </w:p>
          <w:p w14:paraId="5FDC7E38" w14:textId="027CC467" w:rsidR="0095619F" w:rsidRDefault="0095619F" w:rsidP="00D0340D">
            <w:pPr>
              <w:pStyle w:val="af2"/>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23</w:t>
            </w:r>
            <w:r>
              <w:fldChar w:fldCharType="end"/>
            </w:r>
            <w:r w:rsidR="00664AFF">
              <w:rPr>
                <w:rFonts w:hint="eastAsia"/>
              </w:rPr>
              <w:t xml:space="preserve"> </w:t>
            </w:r>
            <w:r w:rsidR="00664AFF" w:rsidRPr="003C4B63">
              <w:t>–</w:t>
            </w:r>
            <w:r w:rsidR="00C43660">
              <w:rPr>
                <w:rFonts w:hint="eastAsia"/>
              </w:rPr>
              <w:t>原始訊號</w:t>
            </w:r>
            <w:r w:rsidR="00970548">
              <w:rPr>
                <w:rFonts w:hint="eastAsia"/>
              </w:rPr>
              <w:t xml:space="preserve"> </w:t>
            </w:r>
            <w:r w:rsidR="00664AFF">
              <w:rPr>
                <w:rFonts w:hint="eastAsia"/>
              </w:rPr>
              <w:t>-</w:t>
            </w:r>
            <w:r w:rsidR="00A47038">
              <w:t xml:space="preserve"> </w:t>
            </w:r>
            <w:r w:rsidR="00664AFF">
              <w:rPr>
                <w:rFonts w:hint="eastAsia"/>
              </w:rPr>
              <w:t>從</w:t>
            </w:r>
            <w:r w:rsidR="00664AFF" w:rsidRPr="003C4B63">
              <w:rPr>
                <w:rFonts w:hint="eastAsia"/>
              </w:rPr>
              <w:t>第</w:t>
            </w:r>
            <w:r w:rsidR="00664AFF">
              <w:t>3</w:t>
            </w:r>
            <w:r w:rsidR="00664AFF" w:rsidRPr="003C4B63">
              <w:rPr>
                <w:rFonts w:hint="eastAsia"/>
              </w:rPr>
              <w:t>維度</w:t>
            </w:r>
            <w:r w:rsidR="00664AFF">
              <w:rPr>
                <w:rFonts w:hint="eastAsia"/>
              </w:rPr>
              <w:t>觀測</w:t>
            </w:r>
          </w:p>
        </w:tc>
      </w:tr>
    </w:tbl>
    <w:p w14:paraId="622587A6" w14:textId="74EB572D" w:rsidR="00B91ED0" w:rsidRDefault="00B91ED0">
      <w:pPr>
        <w:wordWrap/>
        <w:snapToGrid/>
        <w:spacing w:line="240" w:lineRule="auto"/>
        <w:ind w:firstLine="0"/>
      </w:pPr>
    </w:p>
    <w:p w14:paraId="037C6073" w14:textId="44406C10" w:rsidR="00B91ED0" w:rsidRDefault="00C01FD4">
      <w:pPr>
        <w:wordWrap/>
        <w:snapToGrid/>
        <w:spacing w:line="240" w:lineRule="auto"/>
        <w:ind w:firstLine="0"/>
      </w:pPr>
      <w:r>
        <w:rPr>
          <w:rFonts w:hint="eastAsia"/>
          <w:noProof/>
        </w:rPr>
        <w:t>混合</w:t>
      </w:r>
      <w:r w:rsidR="00727753">
        <w:rPr>
          <w:rFonts w:hint="eastAsia"/>
          <w:noProof/>
        </w:rPr>
        <w:t>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2839"/>
        <w:gridCol w:w="2839"/>
      </w:tblGrid>
      <w:tr w:rsidR="007B52BE" w14:paraId="6BBCA3D1" w14:textId="77777777" w:rsidTr="00B647F4">
        <w:tc>
          <w:tcPr>
            <w:tcW w:w="2838" w:type="dxa"/>
          </w:tcPr>
          <w:p w14:paraId="239C38F3" w14:textId="77777777" w:rsidR="00B91ED0" w:rsidRDefault="00B91ED0" w:rsidP="00D0340D">
            <w:pPr>
              <w:ind w:firstLine="0"/>
              <w:jc w:val="center"/>
            </w:pPr>
            <w:r>
              <w:rPr>
                <w:noProof/>
              </w:rPr>
              <w:drawing>
                <wp:inline distT="0" distB="0" distL="0" distR="0" wp14:anchorId="59607E02" wp14:editId="3B2ECE64">
                  <wp:extent cx="1430788" cy="1480782"/>
                  <wp:effectExtent l="0" t="0" r="0" b="5715"/>
                  <wp:docPr id="28" name="Picture 28" descr="https://lh5.googleusercontent.com/k9I2OpoQelrk72uWY0Ow21DPNXh3qm7Vu_qPWWuTLhorhZRkK3E5jnYwuNRUNN67UL-CBsuDp91TGv4PL8-XQqFprKeD3IOtX-ZMt9Da9j4aXKmArZNZ9FrSw7hv57409UL8g_gHAw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1ad0396-7fff-4f49-3bf9-c60574fdd4b4" descr="https://lh5.googleusercontent.com/k9I2OpoQelrk72uWY0Ow21DPNXh3qm7Vu_qPWWuTLhorhZRkK3E5jnYwuNRUNN67UL-CBsuDp91TGv4PL8-XQqFprKeD3IOtX-ZMt9Da9j4aXKmArZNZ9FrSw7hv57409UL8g_gHAw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9938" cy="1500601"/>
                          </a:xfrm>
                          <a:prstGeom prst="rect">
                            <a:avLst/>
                          </a:prstGeom>
                          <a:noFill/>
                          <a:ln>
                            <a:noFill/>
                          </a:ln>
                        </pic:spPr>
                      </pic:pic>
                    </a:graphicData>
                  </a:graphic>
                </wp:inline>
              </w:drawing>
            </w:r>
          </w:p>
          <w:p w14:paraId="544F9AAB" w14:textId="54D7BEF2" w:rsidR="00B91ED0" w:rsidRDefault="00B91ED0" w:rsidP="00A70A2A">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Pr>
                <w:noProof/>
              </w:rPr>
              <w:t>24</w:t>
            </w:r>
            <w:r w:rsidRPr="003C4B63">
              <w:fldChar w:fldCharType="end"/>
            </w:r>
            <w:r w:rsidR="00144174">
              <w:rPr>
                <w:rFonts w:hint="eastAsia"/>
              </w:rPr>
              <w:t xml:space="preserve"> </w:t>
            </w:r>
            <w:r w:rsidRPr="003C4B63">
              <w:t>–</w:t>
            </w:r>
            <w:r w:rsidRPr="003C4B63">
              <w:rPr>
                <w:rFonts w:hint="eastAsia"/>
              </w:rPr>
              <w:t xml:space="preserve"> </w:t>
            </w:r>
            <w:r>
              <w:rPr>
                <w:rFonts w:hint="eastAsia"/>
              </w:rPr>
              <w:t>混合</w:t>
            </w:r>
            <w:r w:rsidRPr="003C4B63">
              <w:rPr>
                <w:rFonts w:hint="eastAsia"/>
              </w:rPr>
              <w:t>訊號</w:t>
            </w:r>
            <w:r w:rsidR="002A5963">
              <w:rPr>
                <w:rFonts w:hint="eastAsia"/>
              </w:rPr>
              <w:t xml:space="preserve"> </w:t>
            </w:r>
            <w:r w:rsidR="00A70A2A" w:rsidRPr="003C4B63">
              <w:t>–</w:t>
            </w:r>
            <w:r>
              <w:t xml:space="preserve"> </w:t>
            </w:r>
            <w:r>
              <w:rPr>
                <w:rFonts w:hint="eastAsia"/>
              </w:rPr>
              <w:t>從</w:t>
            </w:r>
            <w:r w:rsidRPr="003C4B63">
              <w:rPr>
                <w:rFonts w:hint="eastAsia"/>
              </w:rPr>
              <w:lastRenderedPageBreak/>
              <w:t>第</w:t>
            </w:r>
            <w:r w:rsidRPr="003C4B63">
              <w:rPr>
                <w:rFonts w:hint="eastAsia"/>
              </w:rPr>
              <w:t>1</w:t>
            </w:r>
            <w:r w:rsidRPr="003C4B63">
              <w:rPr>
                <w:rFonts w:hint="eastAsia"/>
              </w:rPr>
              <w:t>維度</w:t>
            </w:r>
            <w:r>
              <w:rPr>
                <w:rFonts w:hint="eastAsia"/>
              </w:rPr>
              <w:t>觀測</w:t>
            </w:r>
          </w:p>
        </w:tc>
        <w:tc>
          <w:tcPr>
            <w:tcW w:w="2839" w:type="dxa"/>
          </w:tcPr>
          <w:p w14:paraId="50503196" w14:textId="77777777" w:rsidR="00B91ED0" w:rsidRDefault="00B91ED0" w:rsidP="00D0340D">
            <w:pPr>
              <w:ind w:firstLine="0"/>
              <w:jc w:val="center"/>
            </w:pPr>
            <w:r>
              <w:rPr>
                <w:noProof/>
              </w:rPr>
              <w:lastRenderedPageBreak/>
              <w:drawing>
                <wp:inline distT="0" distB="0" distL="0" distR="0" wp14:anchorId="0803461F" wp14:editId="690A1799">
                  <wp:extent cx="1494430" cy="1459675"/>
                  <wp:effectExtent l="0" t="0" r="0" b="7620"/>
                  <wp:docPr id="29" name="Picture 29" descr="https://lh4.googleusercontent.com/VSDcG7JkfGrOxME1G8LxcTvnr6xWIeStF6tNaJWBunfTeAtq9BqiixRSk_S9vP_NJokLLbDYvv0zGzupWz3NJuGxog_auVgdBtjUXrNQYl0YhiWL4v990ukSp7ZUum22BHSux28Ik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94dd7f3-7fff-67c8-28da-a86f1c5278b1" descr="https://lh4.googleusercontent.com/VSDcG7JkfGrOxME1G8LxcTvnr6xWIeStF6tNaJWBunfTeAtq9BqiixRSk_S9vP_NJokLLbDYvv0zGzupWz3NJuGxog_auVgdBtjUXrNQYl0YhiWL4v990ukSp7ZUum22BHSux28Iko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5849" cy="1490363"/>
                          </a:xfrm>
                          <a:prstGeom prst="rect">
                            <a:avLst/>
                          </a:prstGeom>
                          <a:noFill/>
                          <a:ln>
                            <a:noFill/>
                          </a:ln>
                        </pic:spPr>
                      </pic:pic>
                    </a:graphicData>
                  </a:graphic>
                </wp:inline>
              </w:drawing>
            </w:r>
          </w:p>
          <w:p w14:paraId="514FF641" w14:textId="0CD9B027" w:rsidR="008D43B2" w:rsidRDefault="00B91ED0" w:rsidP="00D0340D">
            <w:pPr>
              <w:wordWrap/>
              <w:snapToGrid/>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5</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6026E0">
              <w:rPr>
                <w:rFonts w:hint="eastAsia"/>
              </w:rPr>
              <w:t xml:space="preserve"> </w:t>
            </w:r>
            <w:r w:rsidR="006026E0" w:rsidRPr="003C4B63">
              <w:t>–</w:t>
            </w:r>
            <w:r>
              <w:t xml:space="preserve"> </w:t>
            </w:r>
            <w:r>
              <w:rPr>
                <w:rFonts w:hint="eastAsia"/>
              </w:rPr>
              <w:t>從</w:t>
            </w:r>
          </w:p>
          <w:p w14:paraId="0CED6E5D" w14:textId="0FF1FBA7" w:rsidR="00B91ED0" w:rsidRDefault="00B91ED0" w:rsidP="00D0340D">
            <w:pPr>
              <w:wordWrap/>
              <w:snapToGrid/>
              <w:spacing w:line="240" w:lineRule="auto"/>
              <w:ind w:firstLine="0"/>
              <w:jc w:val="center"/>
            </w:pPr>
            <w:r w:rsidRPr="003C4B63">
              <w:rPr>
                <w:rFonts w:hint="eastAsia"/>
              </w:rPr>
              <w:lastRenderedPageBreak/>
              <w:t>第</w:t>
            </w:r>
            <w:r>
              <w:rPr>
                <w:rFonts w:hint="eastAsia"/>
              </w:rPr>
              <w:t>2</w:t>
            </w:r>
            <w:r w:rsidRPr="003C4B63">
              <w:rPr>
                <w:rFonts w:hint="eastAsia"/>
              </w:rPr>
              <w:t>維度</w:t>
            </w:r>
            <w:r>
              <w:rPr>
                <w:rFonts w:hint="eastAsia"/>
              </w:rPr>
              <w:t>觀測</w:t>
            </w:r>
          </w:p>
        </w:tc>
        <w:tc>
          <w:tcPr>
            <w:tcW w:w="2839" w:type="dxa"/>
          </w:tcPr>
          <w:p w14:paraId="758372C6" w14:textId="77777777" w:rsidR="00B91ED0" w:rsidRDefault="00B91ED0" w:rsidP="00D0340D">
            <w:pPr>
              <w:keepNext/>
              <w:ind w:firstLine="0"/>
              <w:jc w:val="center"/>
            </w:pPr>
            <w:r>
              <w:rPr>
                <w:noProof/>
              </w:rPr>
              <w:lastRenderedPageBreak/>
              <w:drawing>
                <wp:inline distT="0" distB="0" distL="0" distR="0" wp14:anchorId="2B314262" wp14:editId="7F269BD0">
                  <wp:extent cx="1466640" cy="1501254"/>
                  <wp:effectExtent l="0" t="0" r="635" b="3810"/>
                  <wp:docPr id="30" name="Picture 30" descr="https://lh3.googleusercontent.com/h6mYEjmsfMyQeFnLncEJljaggVJFYC36KhwziRSZYdrhQ3JsJstobeYrs3PhVCt4oqI9U69qU4sG-Qt2B2y32jd3k0kZ8Xp55NClFtdoSKGYxN-zd4PglwzmlUMN243JMMvA6PS1m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1a49390-7fff-8774-18fc-dd64fdbe3f20" descr="https://lh3.googleusercontent.com/h6mYEjmsfMyQeFnLncEJljaggVJFYC36KhwziRSZYdrhQ3JsJstobeYrs3PhVCt4oqI9U69qU4sG-Qt2B2y32jd3k0kZ8Xp55NClFtdoSKGYxN-zd4PglwzmlUMN243JMMvA6PS1m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88080" cy="1523200"/>
                          </a:xfrm>
                          <a:prstGeom prst="rect">
                            <a:avLst/>
                          </a:prstGeom>
                          <a:noFill/>
                          <a:ln>
                            <a:noFill/>
                          </a:ln>
                        </pic:spPr>
                      </pic:pic>
                    </a:graphicData>
                  </a:graphic>
                </wp:inline>
              </w:drawing>
            </w:r>
          </w:p>
          <w:p w14:paraId="0BAFA0E8" w14:textId="4940BE28" w:rsidR="00B91ED0" w:rsidRDefault="00B91ED0" w:rsidP="00EB1849">
            <w:pPr>
              <w:wordWrap/>
              <w:snapToGrid/>
              <w:spacing w:line="240" w:lineRule="auto"/>
              <w:ind w:firstLine="0"/>
              <w:jc w:val="cente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6</w:t>
            </w:r>
            <w:r>
              <w:fldChar w:fldCharType="end"/>
            </w:r>
            <w:r>
              <w:rPr>
                <w:rFonts w:hint="eastAsia"/>
              </w:rPr>
              <w:t xml:space="preserve"> </w:t>
            </w:r>
            <w:r w:rsidRPr="003C4B63">
              <w:t>–</w:t>
            </w:r>
            <w:r w:rsidR="00144174">
              <w:rPr>
                <w:rFonts w:hint="eastAsia"/>
              </w:rPr>
              <w:t xml:space="preserve"> </w:t>
            </w:r>
            <w:r>
              <w:rPr>
                <w:rFonts w:hint="eastAsia"/>
              </w:rPr>
              <w:t>混合</w:t>
            </w:r>
            <w:r w:rsidRPr="003C4B63">
              <w:rPr>
                <w:rFonts w:hint="eastAsia"/>
              </w:rPr>
              <w:t>訊號</w:t>
            </w:r>
            <w:r w:rsidR="00EB1849">
              <w:rPr>
                <w:rFonts w:hint="eastAsia"/>
              </w:rPr>
              <w:t xml:space="preserve"> </w:t>
            </w:r>
            <w:r w:rsidR="00EB1849" w:rsidRPr="003C4B63">
              <w:t>–</w:t>
            </w:r>
            <w:r>
              <w:t xml:space="preserve"> </w:t>
            </w:r>
            <w:r>
              <w:rPr>
                <w:rFonts w:hint="eastAsia"/>
              </w:rPr>
              <w:t>從</w:t>
            </w:r>
            <w:r w:rsidRPr="003C4B63">
              <w:rPr>
                <w:rFonts w:hint="eastAsia"/>
              </w:rPr>
              <w:lastRenderedPageBreak/>
              <w:t>第</w:t>
            </w:r>
            <w:r>
              <w:t>3</w:t>
            </w:r>
            <w:r w:rsidRPr="003C4B63">
              <w:rPr>
                <w:rFonts w:hint="eastAsia"/>
              </w:rPr>
              <w:t>維度</w:t>
            </w:r>
            <w:r>
              <w:rPr>
                <w:rFonts w:hint="eastAsia"/>
              </w:rPr>
              <w:t>觀測</w:t>
            </w:r>
          </w:p>
        </w:tc>
      </w:tr>
    </w:tbl>
    <w:p w14:paraId="5914A700" w14:textId="086A048B" w:rsidR="00986665" w:rsidRDefault="00BC453B" w:rsidP="00BC453B">
      <w:pPr>
        <w:ind w:firstLine="0"/>
      </w:pPr>
      <w:r>
        <w:rPr>
          <w:rFonts w:hint="eastAsia"/>
        </w:rPr>
        <w:lastRenderedPageBreak/>
        <w:t>白</w:t>
      </w:r>
      <w:r w:rsidR="002225D8">
        <w:rPr>
          <w:rFonts w:hint="eastAsia"/>
        </w:rPr>
        <w:t>化</w:t>
      </w:r>
      <w:r>
        <w:rPr>
          <w:rFonts w:hint="eastAsia"/>
        </w:rPr>
        <w:t>訊號</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2903"/>
        <w:gridCol w:w="2764"/>
      </w:tblGrid>
      <w:tr w:rsidR="00BC453B" w14:paraId="38A33FA3" w14:textId="77777777" w:rsidTr="00B647F4">
        <w:tc>
          <w:tcPr>
            <w:tcW w:w="2838" w:type="dxa"/>
          </w:tcPr>
          <w:p w14:paraId="5D650822" w14:textId="77777777" w:rsidR="00BC453B" w:rsidRDefault="00BC453B" w:rsidP="00BC453B">
            <w:pPr>
              <w:ind w:firstLine="0"/>
              <w:jc w:val="center"/>
            </w:pPr>
            <w:r>
              <w:rPr>
                <w:noProof/>
              </w:rPr>
              <w:drawing>
                <wp:inline distT="0" distB="0" distL="0" distR="0" wp14:anchorId="7F4FE97E" wp14:editId="37BD8926">
                  <wp:extent cx="1739254" cy="1733029"/>
                  <wp:effectExtent l="0" t="0" r="0" b="635"/>
                  <wp:docPr id="34" name="Picture 34" descr="https://lh3.googleusercontent.com/E6IbLjTgSYkZ8AKigib0ZFdNUN0kYksz3n5UvQOiRPAUKu5wGQExDi3TQhdxkq9Zre8O74ECVrvyjsm8vatY03luu0aF3fKqyQErfPjpv-hXhQncj57NYhJv9mYwIMQD7NFhoCTYr3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f8596494-7fff-55c8-6fc6-ca6d2df30bf3" descr="https://lh3.googleusercontent.com/E6IbLjTgSYkZ8AKigib0ZFdNUN0kYksz3n5UvQOiRPAUKu5wGQExDi3TQhdxkq9Zre8O74ECVrvyjsm8vatY03luu0aF3fKqyQErfPjpv-hXhQncj57NYhJv9mYwIMQD7NFhoCTYr3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75269" cy="1768915"/>
                          </a:xfrm>
                          <a:prstGeom prst="rect">
                            <a:avLst/>
                          </a:prstGeom>
                          <a:noFill/>
                          <a:ln>
                            <a:noFill/>
                          </a:ln>
                        </pic:spPr>
                      </pic:pic>
                    </a:graphicData>
                  </a:graphic>
                </wp:inline>
              </w:drawing>
            </w:r>
          </w:p>
          <w:p w14:paraId="1602F58E" w14:textId="07F5E49C" w:rsidR="00BC453B" w:rsidRDefault="00BC453B" w:rsidP="00BC453B">
            <w:pPr>
              <w:wordWrap/>
              <w:snapToGrid/>
              <w:spacing w:line="240" w:lineRule="auto"/>
              <w:ind w:firstLine="0"/>
              <w:jc w:val="center"/>
              <w:rPr>
                <w:rFonts w:cstheme="majorBidi"/>
                <w:b/>
                <w:bCs/>
                <w:sz w:val="36"/>
                <w:szCs w:val="36"/>
              </w:rP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Pr>
                <w:noProof/>
              </w:rPr>
              <w:t>27</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7D4352BD" w14:textId="77777777" w:rsidR="00BC453B" w:rsidRDefault="00BC453B" w:rsidP="00BC453B">
            <w:pPr>
              <w:ind w:firstLine="0"/>
              <w:jc w:val="center"/>
            </w:pPr>
            <w:r>
              <w:rPr>
                <w:noProof/>
              </w:rPr>
              <w:drawing>
                <wp:inline distT="0" distB="0" distL="0" distR="0" wp14:anchorId="6FDC3C3D" wp14:editId="6EFFEA84">
                  <wp:extent cx="1774209" cy="1752635"/>
                  <wp:effectExtent l="0" t="0" r="0" b="0"/>
                  <wp:docPr id="35" name="Picture 35" descr="https://lh4.googleusercontent.com/L3aIOSVyES88HXeucWXgqERE8EFdBhxogVGJo5tTwwlK5I2jL1o6XwHo1tPjUSqUs4j7s0Gkgvm70Z7np-nfFMJVyGu_GOfo7VN6A0PT3ERiFXLwmCUsNrms3IeIUZKxinZcNq_2f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fd1fc0f-7fff-7e79-7930-cef2cad8b016" descr="https://lh4.googleusercontent.com/L3aIOSVyES88HXeucWXgqERE8EFdBhxogVGJo5tTwwlK5I2jL1o6XwHo1tPjUSqUs4j7s0Gkgvm70Z7np-nfFMJVyGu_GOfo7VN6A0PT3ERiFXLwmCUsNrms3IeIUZKxinZcNq_2fr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1524" cy="1779618"/>
                          </a:xfrm>
                          <a:prstGeom prst="rect">
                            <a:avLst/>
                          </a:prstGeom>
                          <a:noFill/>
                          <a:ln>
                            <a:noFill/>
                          </a:ln>
                        </pic:spPr>
                      </pic:pic>
                    </a:graphicData>
                  </a:graphic>
                </wp:inline>
              </w:drawing>
            </w:r>
          </w:p>
          <w:p w14:paraId="1ACA17FF" w14:textId="77777777" w:rsidR="00BC453B" w:rsidRDefault="00BC453B" w:rsidP="00BC453B">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Pr>
                <w:noProof/>
              </w:rPr>
              <w:t>28</w:t>
            </w:r>
            <w:r w:rsidRPr="003C4B63">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t xml:space="preserve"> </w:t>
            </w:r>
            <w:r>
              <w:rPr>
                <w:rFonts w:hint="eastAsia"/>
              </w:rPr>
              <w:t>從</w:t>
            </w:r>
          </w:p>
          <w:p w14:paraId="0A92F672" w14:textId="56074483" w:rsidR="00BC453B" w:rsidRDefault="00BC453B" w:rsidP="00BC453B">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6AD4BB9E" w14:textId="77777777" w:rsidR="00BC453B" w:rsidRDefault="00BC453B" w:rsidP="00BC453B">
            <w:pPr>
              <w:keepNext/>
              <w:ind w:firstLine="0"/>
              <w:jc w:val="center"/>
            </w:pPr>
            <w:r>
              <w:rPr>
                <w:noProof/>
              </w:rPr>
              <w:drawing>
                <wp:inline distT="0" distB="0" distL="0" distR="0" wp14:anchorId="5AA56F70" wp14:editId="17B0F0E2">
                  <wp:extent cx="1682884" cy="1767451"/>
                  <wp:effectExtent l="0" t="0" r="0" b="4445"/>
                  <wp:docPr id="36" name="Picture 36" descr="https://lh6.googleusercontent.com/Q9HMcufovdjaAKLEg4lzsb73sW-rYp8sxLzKm7I_5GsUuViGkMsOAMK08iZg4fXtDHjqVtrvIAMRPTJ9pK4X-I4H7GDL-N3oQmbMU8Z6HVM9xgnV97whx_pAzUm-i_YgjCUG63H3V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dfc2df1e-7fff-9548-6de7-1df09f08baa1" descr="https://lh6.googleusercontent.com/Q9HMcufovdjaAKLEg4lzsb73sW-rYp8sxLzKm7I_5GsUuViGkMsOAMK08iZg4fXtDHjqVtrvIAMRPTJ9pK4X-I4H7GDL-N3oQmbMU8Z6HVM9xgnV97whx_pAzUm-i_YgjCUG63H3VN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3871" cy="1789493"/>
                          </a:xfrm>
                          <a:prstGeom prst="rect">
                            <a:avLst/>
                          </a:prstGeom>
                          <a:noFill/>
                          <a:ln>
                            <a:noFill/>
                          </a:ln>
                        </pic:spPr>
                      </pic:pic>
                    </a:graphicData>
                  </a:graphic>
                </wp:inline>
              </w:drawing>
            </w:r>
          </w:p>
          <w:p w14:paraId="43052D2F" w14:textId="7E2E8B5D" w:rsidR="00BC453B" w:rsidRDefault="00BC453B" w:rsidP="00BC453B">
            <w:pPr>
              <w:wordWrap/>
              <w:snapToGrid/>
              <w:spacing w:line="240" w:lineRule="auto"/>
              <w:ind w:firstLine="0"/>
              <w:jc w:val="center"/>
              <w:rPr>
                <w:rFonts w:cstheme="majorBidi"/>
                <w:b/>
                <w:bCs/>
                <w:sz w:val="36"/>
                <w:szCs w:val="36"/>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9</w:t>
            </w:r>
            <w:r>
              <w:fldChar w:fldCharType="end"/>
            </w:r>
            <w:r>
              <w:rPr>
                <w:rFonts w:hint="eastAsia"/>
              </w:rPr>
              <w:t xml:space="preserve"> </w:t>
            </w:r>
            <w:r w:rsidRPr="003C4B63">
              <w:t>–</w:t>
            </w:r>
            <w:r>
              <w:rPr>
                <w:rFonts w:hint="eastAsia"/>
              </w:rPr>
              <w:t xml:space="preserve"> ZCA</w:t>
            </w:r>
            <w:r>
              <w:rPr>
                <w:rFonts w:hint="eastAsia"/>
              </w:rPr>
              <w:t>白化</w:t>
            </w:r>
            <w:r>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p>
        </w:tc>
      </w:tr>
    </w:tbl>
    <w:p w14:paraId="5C0B99A8" w14:textId="29508CA4" w:rsidR="00BC453B" w:rsidRDefault="00BC453B">
      <w:pPr>
        <w:wordWrap/>
        <w:snapToGrid/>
        <w:spacing w:line="240" w:lineRule="auto"/>
        <w:ind w:firstLine="0"/>
        <w:rPr>
          <w:rFonts w:cstheme="majorBidi"/>
          <w:b/>
          <w:bCs/>
          <w:sz w:val="36"/>
          <w:szCs w:val="36"/>
        </w:rPr>
      </w:pPr>
    </w:p>
    <w:p w14:paraId="12303018" w14:textId="2F050B44" w:rsidR="00EA3FA4" w:rsidRDefault="00EA3FA4" w:rsidP="00EA3FA4">
      <w:pPr>
        <w:ind w:firstLine="0"/>
      </w:pPr>
      <w:r>
        <w:rPr>
          <w:rFonts w:hint="eastAsia"/>
        </w:rPr>
        <w:t>旋轉後</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2717"/>
        <w:gridCol w:w="2796"/>
      </w:tblGrid>
      <w:tr w:rsidR="00B647F4" w14:paraId="18B6D6FF" w14:textId="77777777" w:rsidTr="00B647F4">
        <w:tc>
          <w:tcPr>
            <w:tcW w:w="2838" w:type="dxa"/>
          </w:tcPr>
          <w:p w14:paraId="754830E9" w14:textId="6CC32820" w:rsidR="0012256D" w:rsidRDefault="00272FE6" w:rsidP="00025087">
            <w:pPr>
              <w:ind w:firstLine="0"/>
              <w:jc w:val="center"/>
            </w:pPr>
            <w:r>
              <w:rPr>
                <w:noProof/>
              </w:rPr>
              <w:drawing>
                <wp:inline distT="0" distB="0" distL="0" distR="0" wp14:anchorId="1DBD5EE3" wp14:editId="31FBA45B">
                  <wp:extent cx="1785289" cy="1685498"/>
                  <wp:effectExtent l="0" t="0" r="5715" b="0"/>
                  <wp:docPr id="40" name="Picture 40" descr="https://lh4.googleusercontent.com/XkwzLUH9hW52VosTFFJLFZCYvnk7BIrC-SwKpUfParrKO1FrjfXt3B1AOLbrGP0H3V04--mPWjV9XjnqkWI3A0CXHFMr7m38n2rXsdHct-p6C6EbaVfVFwjlE_vx70tTmxmrDxY3OY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2ef515c0-7fff-ffc2-4ff5-bfc101e9af4d" descr="https://lh4.googleusercontent.com/XkwzLUH9hW52VosTFFJLFZCYvnk7BIrC-SwKpUfParrKO1FrjfXt3B1AOLbrGP0H3V04--mPWjV9XjnqkWI3A0CXHFMr7m38n2rXsdHct-p6C6EbaVfVFwjlE_vx70tTmxmrDxY3OY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01323" cy="1700635"/>
                          </a:xfrm>
                          <a:prstGeom prst="rect">
                            <a:avLst/>
                          </a:prstGeom>
                          <a:noFill/>
                          <a:ln>
                            <a:noFill/>
                          </a:ln>
                        </pic:spPr>
                      </pic:pic>
                    </a:graphicData>
                  </a:graphic>
                </wp:inline>
              </w:drawing>
            </w:r>
          </w:p>
          <w:p w14:paraId="2840CD05" w14:textId="77777777" w:rsidR="00EF201C" w:rsidRDefault="0012256D" w:rsidP="00025087">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63575">
              <w:rPr>
                <w:noProof/>
              </w:rPr>
              <w:t>30</w:t>
            </w:r>
            <w:r w:rsidRPr="003C4B63">
              <w:fldChar w:fldCharType="end"/>
            </w:r>
            <w:r>
              <w:rPr>
                <w:rFonts w:hint="eastAsia"/>
              </w:rPr>
              <w:t xml:space="preserve"> </w:t>
            </w:r>
            <w:r w:rsidRPr="003C4B63">
              <w:t>–</w:t>
            </w:r>
            <w:r>
              <w:rPr>
                <w:rFonts w:hint="eastAsia"/>
              </w:rPr>
              <w:t xml:space="preserve"> </w:t>
            </w:r>
            <w:proofErr w:type="spellStart"/>
            <w:r>
              <w:rPr>
                <w:rFonts w:hint="eastAsia"/>
              </w:rPr>
              <w:t>nICA</w:t>
            </w:r>
            <w:proofErr w:type="spellEnd"/>
            <w:r>
              <w:rPr>
                <w:rFonts w:hint="eastAsia"/>
              </w:rPr>
              <w:t>旋轉</w:t>
            </w:r>
            <w:r>
              <w:rPr>
                <w:rFonts w:hint="eastAsia"/>
              </w:rPr>
              <w:t xml:space="preserve"> </w:t>
            </w:r>
            <w:r w:rsidRPr="003C4B63">
              <w:t>–</w:t>
            </w:r>
            <w:r>
              <w:t xml:space="preserve"> </w:t>
            </w:r>
            <w:r>
              <w:rPr>
                <w:rFonts w:hint="eastAsia"/>
              </w:rPr>
              <w:t>從</w:t>
            </w:r>
          </w:p>
          <w:p w14:paraId="6D895ED1" w14:textId="7C78256D"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sidRPr="003C4B63">
              <w:rPr>
                <w:rFonts w:hint="eastAsia"/>
              </w:rPr>
              <w:t>1</w:t>
            </w:r>
            <w:r w:rsidRPr="003C4B63">
              <w:rPr>
                <w:rFonts w:hint="eastAsia"/>
              </w:rPr>
              <w:t>維度</w:t>
            </w:r>
            <w:r>
              <w:rPr>
                <w:rFonts w:hint="eastAsia"/>
              </w:rPr>
              <w:t>觀測</w:t>
            </w:r>
          </w:p>
        </w:tc>
        <w:tc>
          <w:tcPr>
            <w:tcW w:w="2839" w:type="dxa"/>
          </w:tcPr>
          <w:p w14:paraId="4A0761A6" w14:textId="113B6BF0" w:rsidR="0012256D" w:rsidRDefault="00272FE6" w:rsidP="00025087">
            <w:pPr>
              <w:ind w:firstLine="0"/>
              <w:jc w:val="center"/>
            </w:pPr>
            <w:r>
              <w:rPr>
                <w:noProof/>
              </w:rPr>
              <w:drawing>
                <wp:inline distT="0" distB="0" distL="0" distR="0" wp14:anchorId="2F137061" wp14:editId="4CC47EDF">
                  <wp:extent cx="1607098" cy="1699146"/>
                  <wp:effectExtent l="0" t="0" r="0" b="0"/>
                  <wp:docPr id="41" name="Picture 41" descr="https://lh4.googleusercontent.com/ewTQEqMdoXu6z0rceLHN4RS7yu_y-ShJs1_6d6ZPT_EzDyAYadoOX1oYniVwS7yKl7zaxEVWi8s7g219TUDP5zZNW_2EBwSQ079yBT1YZ8h1WMUFG-SqMGuHVVURZh7gWDZ05r7qWq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8744aae3-7fff-1638-770d-5d0ccebc468a" descr="https://lh4.googleusercontent.com/ewTQEqMdoXu6z0rceLHN4RS7yu_y-ShJs1_6d6ZPT_EzDyAYadoOX1oYniVwS7yKl7zaxEVWi8s7g219TUDP5zZNW_2EBwSQ079yBT1YZ8h1WMUFG-SqMGuHVVURZh7gWDZ05r7qWqQ"/>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21748" cy="1714635"/>
                          </a:xfrm>
                          <a:prstGeom prst="rect">
                            <a:avLst/>
                          </a:prstGeom>
                          <a:noFill/>
                          <a:ln>
                            <a:noFill/>
                          </a:ln>
                        </pic:spPr>
                      </pic:pic>
                    </a:graphicData>
                  </a:graphic>
                </wp:inline>
              </w:drawing>
            </w:r>
          </w:p>
          <w:p w14:paraId="183A0289" w14:textId="3A574716" w:rsidR="0012256D" w:rsidRDefault="0012256D" w:rsidP="00025087">
            <w:pPr>
              <w:wordWrap/>
              <w:snapToGrid/>
              <w:spacing w:line="240" w:lineRule="auto"/>
              <w:ind w:firstLine="0"/>
              <w:jc w:val="center"/>
            </w:pPr>
            <w:r w:rsidRPr="003C4B63">
              <w:rPr>
                <w:rFonts w:hint="eastAsia"/>
              </w:rPr>
              <w:t>圖</w:t>
            </w:r>
            <w:r w:rsidRPr="003C4B63">
              <w:rPr>
                <w:rFonts w:hint="eastAsia"/>
              </w:rPr>
              <w:t xml:space="preserve"> </w:t>
            </w:r>
            <w:r w:rsidRPr="003C4B63">
              <w:fldChar w:fldCharType="begin"/>
            </w:r>
            <w:r w:rsidRPr="003C4B63">
              <w:instrText xml:space="preserve"> </w:instrText>
            </w:r>
            <w:r w:rsidRPr="003C4B63">
              <w:rPr>
                <w:rFonts w:hint="eastAsia"/>
              </w:rPr>
              <w:instrText xml:space="preserve">SEQ </w:instrText>
            </w:r>
            <w:r w:rsidRPr="003C4B63">
              <w:rPr>
                <w:rFonts w:hint="eastAsia"/>
              </w:rPr>
              <w:instrText>圖</w:instrText>
            </w:r>
            <w:r w:rsidRPr="003C4B63">
              <w:rPr>
                <w:rFonts w:hint="eastAsia"/>
              </w:rPr>
              <w:instrText xml:space="preserve"> \* ARABIC</w:instrText>
            </w:r>
            <w:r w:rsidRPr="003C4B63">
              <w:instrText xml:space="preserve"> </w:instrText>
            </w:r>
            <w:r w:rsidRPr="003C4B63">
              <w:fldChar w:fldCharType="separate"/>
            </w:r>
            <w:r w:rsidR="00B63575">
              <w:rPr>
                <w:noProof/>
              </w:rPr>
              <w:t>31</w:t>
            </w:r>
            <w:r w:rsidRPr="003C4B63">
              <w:fldChar w:fldCharType="end"/>
            </w:r>
            <w:r>
              <w:rPr>
                <w:rFonts w:hint="eastAsia"/>
              </w:rPr>
              <w:t xml:space="preserve"> </w:t>
            </w:r>
            <w:r w:rsidRPr="003C4B63">
              <w:t>–</w:t>
            </w:r>
            <w:r>
              <w:rPr>
                <w:rFonts w:hint="eastAsia"/>
              </w:rPr>
              <w:t xml:space="preserve"> </w:t>
            </w:r>
            <w:proofErr w:type="spellStart"/>
            <w:r w:rsidR="00512166">
              <w:rPr>
                <w:rFonts w:hint="eastAsia"/>
              </w:rPr>
              <w:t>nICA</w:t>
            </w:r>
            <w:proofErr w:type="spellEnd"/>
            <w:r w:rsidR="00512166">
              <w:rPr>
                <w:rFonts w:hint="eastAsia"/>
              </w:rPr>
              <w:t>旋轉</w:t>
            </w:r>
            <w:r w:rsidR="00512166">
              <w:rPr>
                <w:rFonts w:hint="eastAsia"/>
              </w:rPr>
              <w:t xml:space="preserve"> </w:t>
            </w:r>
            <w:r w:rsidRPr="003C4B63">
              <w:t>–</w:t>
            </w:r>
            <w:r>
              <w:t xml:space="preserve"> </w:t>
            </w:r>
            <w:r>
              <w:rPr>
                <w:rFonts w:hint="eastAsia"/>
              </w:rPr>
              <w:t>從</w:t>
            </w:r>
          </w:p>
          <w:p w14:paraId="04800476" w14:textId="77777777" w:rsidR="0012256D" w:rsidRDefault="0012256D" w:rsidP="00025087">
            <w:pPr>
              <w:wordWrap/>
              <w:snapToGrid/>
              <w:spacing w:line="240" w:lineRule="auto"/>
              <w:ind w:firstLine="0"/>
              <w:jc w:val="center"/>
              <w:rPr>
                <w:rFonts w:cstheme="majorBidi"/>
                <w:b/>
                <w:bCs/>
                <w:sz w:val="36"/>
                <w:szCs w:val="36"/>
              </w:rPr>
            </w:pPr>
            <w:r w:rsidRPr="003C4B63">
              <w:rPr>
                <w:rFonts w:hint="eastAsia"/>
              </w:rPr>
              <w:t>第</w:t>
            </w:r>
            <w:r>
              <w:rPr>
                <w:rFonts w:hint="eastAsia"/>
              </w:rPr>
              <w:t>2</w:t>
            </w:r>
            <w:r w:rsidRPr="003C4B63">
              <w:rPr>
                <w:rFonts w:hint="eastAsia"/>
              </w:rPr>
              <w:t>維度</w:t>
            </w:r>
            <w:r>
              <w:rPr>
                <w:rFonts w:hint="eastAsia"/>
              </w:rPr>
              <w:t>觀測</w:t>
            </w:r>
          </w:p>
        </w:tc>
        <w:tc>
          <w:tcPr>
            <w:tcW w:w="2839" w:type="dxa"/>
          </w:tcPr>
          <w:p w14:paraId="3E37C94E" w14:textId="33E5B08E" w:rsidR="0012256D" w:rsidRDefault="00272FE6" w:rsidP="00025087">
            <w:pPr>
              <w:keepNext/>
              <w:ind w:firstLine="0"/>
              <w:jc w:val="center"/>
            </w:pPr>
            <w:r>
              <w:rPr>
                <w:noProof/>
              </w:rPr>
              <w:drawing>
                <wp:inline distT="0" distB="0" distL="0" distR="0" wp14:anchorId="2C148049" wp14:editId="5623B732">
                  <wp:extent cx="1656900" cy="1698625"/>
                  <wp:effectExtent l="0" t="0" r="635" b="0"/>
                  <wp:docPr id="42" name="Picture 42" descr="https://lh5.googleusercontent.com/kETIq54ET77cJkLi3twe8lAeTWGFtxd2V5zS2GwWgpj7yBv5FSb8YDCah3cZ0ZWitk-VGmi0Q4FPjrNbpoxINL_KJuWo8tqVd4LTNI4ONkrNkWbWpGOmdQcyOgLBRBvLVmawRu5KL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c9b794e-7fff-2fba-5917-5a3f3889647d" descr="https://lh5.googleusercontent.com/kETIq54ET77cJkLi3twe8lAeTWGFtxd2V5zS2GwWgpj7yBv5FSb8YDCah3cZ0ZWitk-VGmi0Q4FPjrNbpoxINL_KJuWo8tqVd4LTNI4ONkrNkWbWpGOmdQcyOgLBRBvLVmawRu5KLEk"/>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73593" cy="1715738"/>
                          </a:xfrm>
                          <a:prstGeom prst="rect">
                            <a:avLst/>
                          </a:prstGeom>
                          <a:noFill/>
                          <a:ln>
                            <a:noFill/>
                          </a:ln>
                        </pic:spPr>
                      </pic:pic>
                    </a:graphicData>
                  </a:graphic>
                </wp:inline>
              </w:drawing>
            </w:r>
          </w:p>
          <w:p w14:paraId="7D329624" w14:textId="76602FC5" w:rsidR="0012256D" w:rsidRDefault="0012256D" w:rsidP="00025087">
            <w:pPr>
              <w:wordWrap/>
              <w:snapToGrid/>
              <w:spacing w:line="240" w:lineRule="auto"/>
              <w:ind w:firstLine="0"/>
              <w:jc w:val="center"/>
              <w:rPr>
                <w:rFonts w:cstheme="majorBidi"/>
                <w:b/>
                <w:bCs/>
                <w:sz w:val="36"/>
                <w:szCs w:val="36"/>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63575">
              <w:rPr>
                <w:noProof/>
              </w:rPr>
              <w:t>32</w:t>
            </w:r>
            <w:r>
              <w:fldChar w:fldCharType="end"/>
            </w:r>
            <w:r>
              <w:rPr>
                <w:rFonts w:hint="eastAsia"/>
              </w:rPr>
              <w:t xml:space="preserve"> </w:t>
            </w:r>
            <w:r w:rsidRPr="003C4B63">
              <w:t>–</w:t>
            </w:r>
            <w:r>
              <w:rPr>
                <w:rFonts w:hint="eastAsia"/>
              </w:rPr>
              <w:t xml:space="preserve"> </w:t>
            </w:r>
            <w:proofErr w:type="spellStart"/>
            <w:r w:rsidR="00512166">
              <w:rPr>
                <w:rFonts w:hint="eastAsia"/>
              </w:rPr>
              <w:t>nICA</w:t>
            </w:r>
            <w:proofErr w:type="spellEnd"/>
            <w:r w:rsidR="00512166">
              <w:rPr>
                <w:rFonts w:hint="eastAsia"/>
              </w:rPr>
              <w:t>旋轉</w:t>
            </w:r>
            <w:r w:rsidR="00512166">
              <w:rPr>
                <w:rFonts w:hint="eastAsia"/>
              </w:rPr>
              <w:t xml:space="preserve"> </w:t>
            </w:r>
            <w:r w:rsidRPr="003C4B63">
              <w:t>–</w:t>
            </w:r>
            <w:r>
              <w:rPr>
                <w:rFonts w:hint="eastAsia"/>
              </w:rPr>
              <w:t xml:space="preserve"> </w:t>
            </w:r>
            <w:r>
              <w:rPr>
                <w:rFonts w:hint="eastAsia"/>
              </w:rPr>
              <w:t>從</w:t>
            </w:r>
            <w:r w:rsidRPr="003C4B63">
              <w:rPr>
                <w:rFonts w:hint="eastAsia"/>
              </w:rPr>
              <w:t>第</w:t>
            </w:r>
            <w:r>
              <w:t>3</w:t>
            </w:r>
            <w:r w:rsidRPr="003C4B63">
              <w:rPr>
                <w:rFonts w:hint="eastAsia"/>
              </w:rPr>
              <w:t>維度</w:t>
            </w:r>
            <w:r>
              <w:rPr>
                <w:rFonts w:hint="eastAsia"/>
              </w:rPr>
              <w:t>觀測</w:t>
            </w:r>
          </w:p>
        </w:tc>
      </w:tr>
    </w:tbl>
    <w:p w14:paraId="6F8DFC0D" w14:textId="2960DA0A" w:rsidR="008D689D" w:rsidRDefault="008D689D" w:rsidP="00EA3FA4">
      <w:pPr>
        <w:ind w:firstLine="0"/>
      </w:pPr>
    </w:p>
    <w:p w14:paraId="03996E41" w14:textId="39A11BE0" w:rsidR="00E956EC" w:rsidRDefault="00E956EC" w:rsidP="00504C29">
      <w:pPr>
        <w:pStyle w:val="1"/>
      </w:pPr>
    </w:p>
    <w:p w14:paraId="74B721DC" w14:textId="7EA8DB6A" w:rsidR="00504C29" w:rsidRDefault="00504C29" w:rsidP="00504C29">
      <w:pPr>
        <w:pStyle w:val="1"/>
      </w:pPr>
      <w:r>
        <w:rPr>
          <w:rFonts w:hint="eastAsia"/>
        </w:rPr>
        <w:lastRenderedPageBreak/>
        <w:t>實驗結果</w:t>
      </w:r>
    </w:p>
    <w:p w14:paraId="2EF65DEE" w14:textId="510D14D2" w:rsidR="00504C29" w:rsidRDefault="008F17AF" w:rsidP="00504C29">
      <w:r>
        <w:rPr>
          <w:rFonts w:hint="eastAsia"/>
        </w:rPr>
        <w:t>此章節中我們將</w:t>
      </w:r>
      <w:r w:rsidR="003B6F2D">
        <w:rPr>
          <w:rFonts w:hint="eastAsia"/>
        </w:rPr>
        <w:t>介紹實驗中使用的</w:t>
      </w:r>
      <w:r w:rsidR="003B6F2D">
        <w:t>sEMG</w:t>
      </w:r>
      <w:r w:rsidR="003B6F2D">
        <w:rPr>
          <w:rFonts w:hint="eastAsia"/>
        </w:rPr>
        <w:t>錄製硬體、</w:t>
      </w:r>
      <w:r w:rsidR="002C0144">
        <w:rPr>
          <w:rFonts w:hint="eastAsia"/>
        </w:rPr>
        <w:t>訊號處理軟體以及</w:t>
      </w:r>
      <w:r w:rsidR="00025087">
        <w:rPr>
          <w:rFonts w:hint="eastAsia"/>
        </w:rPr>
        <w:t>實驗結果分析方法</w:t>
      </w:r>
      <w:r w:rsidR="008367F7">
        <w:rPr>
          <w:rFonts w:hint="eastAsia"/>
        </w:rPr>
        <w:t>。</w:t>
      </w:r>
    </w:p>
    <w:p w14:paraId="7DE497D9" w14:textId="48FBCBB1" w:rsidR="008367F7" w:rsidRDefault="003F0F3E" w:rsidP="003F0F3E">
      <w:pPr>
        <w:pStyle w:val="2"/>
      </w:pPr>
      <w:r>
        <w:t xml:space="preserve"> </w:t>
      </w:r>
      <w:r w:rsidR="003A2125">
        <w:rPr>
          <w:rFonts w:hint="eastAsia"/>
        </w:rPr>
        <w:t>實驗軟硬體</w:t>
      </w:r>
    </w:p>
    <w:p w14:paraId="7EC222A8" w14:textId="68ADD250" w:rsidR="00232DA3" w:rsidRPr="00CF432F" w:rsidRDefault="00232DA3" w:rsidP="00232DA3">
      <w:r>
        <w:rPr>
          <w:rFonts w:hint="eastAsia"/>
        </w:rPr>
        <w:t>此章節</w:t>
      </w:r>
      <w:r w:rsidR="00743437">
        <w:rPr>
          <w:rFonts w:hint="eastAsia"/>
        </w:rPr>
        <w:t>介紹</w:t>
      </w:r>
      <w:r w:rsidR="002A7C3D">
        <w:rPr>
          <w:rFonts w:hint="eastAsia"/>
        </w:rPr>
        <w:t>本篇論文使用的</w:t>
      </w:r>
      <w:r w:rsidR="00CF432F">
        <w:rPr>
          <w:rFonts w:hint="eastAsia"/>
        </w:rPr>
        <w:t>s</w:t>
      </w:r>
      <w:r w:rsidR="00CF432F">
        <w:t>EMG</w:t>
      </w:r>
      <w:r w:rsidR="007D6ED9">
        <w:rPr>
          <w:rFonts w:hint="eastAsia"/>
        </w:rPr>
        <w:t>訊號擷取</w:t>
      </w:r>
      <w:r w:rsidR="00CF432F">
        <w:rPr>
          <w:rFonts w:hint="eastAsia"/>
        </w:rPr>
        <w:t>硬體</w:t>
      </w:r>
      <w:r w:rsidR="008046A0">
        <w:rPr>
          <w:rFonts w:hint="eastAsia"/>
        </w:rPr>
        <w:t>，以及錄製</w:t>
      </w:r>
      <w:r w:rsidR="00E9112F">
        <w:rPr>
          <w:rFonts w:hint="eastAsia"/>
        </w:rPr>
        <w:t>和分析</w:t>
      </w:r>
      <w:r w:rsidR="00B92222">
        <w:rPr>
          <w:rFonts w:hint="eastAsia"/>
        </w:rPr>
        <w:t>所使用的軟體。</w:t>
      </w:r>
    </w:p>
    <w:p w14:paraId="3345E55E" w14:textId="323CFC15" w:rsidR="00385951" w:rsidRDefault="00232DA3" w:rsidP="00232DA3">
      <w:pPr>
        <w:pStyle w:val="3"/>
      </w:pPr>
      <w:r>
        <w:t xml:space="preserve"> sEMG</w:t>
      </w:r>
      <w:r>
        <w:rPr>
          <w:rFonts w:hint="eastAsia"/>
        </w:rPr>
        <w:t>訊號擷取硬體</w:t>
      </w:r>
    </w:p>
    <w:p w14:paraId="1057141E" w14:textId="72FA620E" w:rsidR="000E442B" w:rsidRDefault="00BC39EA" w:rsidP="00742196">
      <w:r>
        <w:t>sEMG</w:t>
      </w:r>
      <w:r>
        <w:rPr>
          <w:rFonts w:hint="eastAsia"/>
        </w:rPr>
        <w:t>訊號的大小通常在幾毫伏</w:t>
      </w:r>
      <w:r w:rsidR="002365F7">
        <w:rPr>
          <w:rFonts w:hint="eastAsia"/>
        </w:rPr>
        <w:t>，而皮膚和電極之間的高阻抗</w:t>
      </w:r>
      <w:r w:rsidR="006C07F9">
        <w:rPr>
          <w:rFonts w:hint="eastAsia"/>
        </w:rPr>
        <w:t>使得</w:t>
      </w:r>
      <w:r w:rsidR="00222C6F">
        <w:t>sEMG</w:t>
      </w:r>
      <w:r w:rsidR="00222C6F">
        <w:rPr>
          <w:rFonts w:hint="eastAsia"/>
        </w:rPr>
        <w:t>訊號容易被干擾</w:t>
      </w:r>
      <w:r w:rsidR="00742196">
        <w:fldChar w:fldCharType="begin"/>
      </w:r>
      <w:r w:rsidR="00742196">
        <w:instrText xml:space="preserve"> ADDIN ZOTERO_ITEM CSL_CITATION {"citationID":"BeZSrslN","properties":{"formattedCitation":"[1]","plainCitation":"[1]","noteIndex":0},"citationItems":[{"id":"7w2lfSsk/bKZQz9lB","uris":["http://zotero.org/users/local/l5zLMfmU/items/X38864FZ"],"uri":["http://zotero.org/users/local/l5zLMfmU/items/X38864FZ"],"itemData":{"id":"7w2lfSsk/bKZQz9lB","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742196">
        <w:fldChar w:fldCharType="separate"/>
      </w:r>
      <w:r w:rsidR="00742196">
        <w:rPr>
          <w:noProof/>
        </w:rPr>
        <w:t>[1]</w:t>
      </w:r>
      <w:r w:rsidR="00742196">
        <w:fldChar w:fldCharType="end"/>
      </w:r>
      <w:r w:rsidR="00742196">
        <w:rPr>
          <w:rFonts w:hint="eastAsia"/>
        </w:rPr>
        <w:t>。</w:t>
      </w:r>
      <w:r w:rsidR="003E3812">
        <w:rPr>
          <w:rFonts w:hint="eastAsia"/>
        </w:rPr>
        <w:t>本論使用</w:t>
      </w:r>
      <w:r w:rsidR="007A39E5">
        <w:rPr>
          <w:rFonts w:hint="eastAsia"/>
        </w:rPr>
        <w:t>常用的</w:t>
      </w:r>
      <w:r w:rsidR="009E7017">
        <w:rPr>
          <w:rFonts w:hint="eastAsia"/>
        </w:rPr>
        <w:t>s</w:t>
      </w:r>
      <w:r w:rsidR="00732FAE" w:rsidRPr="00E73EEA">
        <w:t>EMG</w:t>
      </w:r>
      <w:r w:rsidR="00732FAE" w:rsidRPr="00E73EEA">
        <w:t>雙極單差</w:t>
      </w:r>
      <w:r w:rsidR="00DA15BE">
        <w:rPr>
          <w:rFonts w:hint="eastAsia"/>
        </w:rPr>
        <w:t>電極</w:t>
      </w:r>
      <w:r w:rsidR="00732FAE" w:rsidRPr="00E73EEA">
        <w:rPr>
          <w:rFonts w:hint="eastAsia"/>
        </w:rPr>
        <w:t>配</w:t>
      </w:r>
      <w:r w:rsidR="00732FAE" w:rsidRPr="00E73EEA">
        <w:t>置</w:t>
      </w:r>
      <w:r w:rsidR="00F42EE6">
        <w:rPr>
          <w:rFonts w:hint="eastAsia"/>
        </w:rPr>
        <w:t>，在皮膚上以兩電極作為一差動放大器的輸入</w:t>
      </w:r>
      <w:r w:rsidR="003E3812">
        <w:rPr>
          <w:rFonts w:hint="eastAsia"/>
        </w:rPr>
        <w:t>。</w:t>
      </w:r>
    </w:p>
    <w:p w14:paraId="2ED485C9" w14:textId="77777777" w:rsidR="000E442B" w:rsidRPr="00E73EEA" w:rsidRDefault="000E442B" w:rsidP="000E442B">
      <w:pPr>
        <w:jc w:val="center"/>
      </w:pPr>
      <w:r w:rsidRPr="00E73EEA">
        <w:rPr>
          <w:noProof/>
        </w:rPr>
        <w:drawing>
          <wp:inline distT="0" distB="0" distL="0" distR="0" wp14:anchorId="3F907B24" wp14:editId="24D0D737">
            <wp:extent cx="1182061" cy="1678381"/>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2A1D4298" w14:textId="2126EF7E" w:rsidR="000E442B" w:rsidRPr="00E73EEA" w:rsidRDefault="000E442B" w:rsidP="000E442B">
      <w:pPr>
        <w:jc w:val="center"/>
        <w:rPr>
          <w:sz w:val="28"/>
          <w:szCs w:val="28"/>
        </w:rP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Pr>
          <w:noProof/>
        </w:rPr>
        <w:t>33</w:t>
      </w:r>
      <w:r w:rsidRPr="00E73EEA">
        <w:fldChar w:fldCharType="end"/>
      </w:r>
      <w:r w:rsidRPr="00E73EEA">
        <w:t xml:space="preserve"> - </w:t>
      </w:r>
      <w:r w:rsidRPr="00E73EEA">
        <w:t>雙極式</w:t>
      </w:r>
      <w:r w:rsidRPr="00E73EEA">
        <w:t>sEMG</w:t>
      </w:r>
      <w:r w:rsidRPr="00E73EEA">
        <w:t>等效電路</w:t>
      </w:r>
      <w:r w:rsidRPr="00E73EEA">
        <w:fldChar w:fldCharType="begin"/>
      </w:r>
      <w:r>
        <w:instrText xml:space="preserve"> ADDIN ZOTERO_ITEM CSL_CITATION {"citationID":"hOL8T64N","properties":{"formattedCitation":"[1]","plainCitation":"[1]","noteIndex":0},"citationItems":[{"id":"7w2lfSsk/bKZQz9lB","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p>
    <w:p w14:paraId="0930C3CF" w14:textId="77777777" w:rsidR="000E442B" w:rsidRPr="000E442B" w:rsidRDefault="000E442B" w:rsidP="00742196"/>
    <w:p w14:paraId="689F7942" w14:textId="0E268610" w:rsidR="00232DA3" w:rsidRDefault="003E3812" w:rsidP="00742196">
      <w:r>
        <w:rPr>
          <w:rFonts w:hint="eastAsia"/>
        </w:rPr>
        <w:t>在此配置下</w:t>
      </w:r>
      <w:r w:rsidR="00E47F7E">
        <w:rPr>
          <w:rFonts w:hint="eastAsia"/>
        </w:rPr>
        <w:t>，</w:t>
      </w:r>
      <w:r w:rsidR="00350F02">
        <w:rPr>
          <w:rFonts w:hint="eastAsia"/>
        </w:rPr>
        <w:t>文獻</w:t>
      </w:r>
      <w:r w:rsidR="004B1ED4">
        <w:fldChar w:fldCharType="begin"/>
      </w:r>
      <w:r w:rsidR="004B1ED4">
        <w:instrText xml:space="preserve"> ADDIN ZOTERO_ITEM CSL_CITATION {"citationID":"LrGca640","properties":{"formattedCitation":"[45]","plainCitation":"[45]","noteIndex":0},"citationItems":[{"id":114,"uris":["http://zotero.org/users/local/3qKtNv4Q/items/7RYL32ND"],"uri":["http://zotero.org/users/local/3qKtNv4Q/items/7RYL32ND"],"itemData":{"id":114,"type":"article-journal","title":"Surface Electromyography : Detection and Recording","author":[{"literal":"Carlo J. De Luca"}],"issued":{"date-parts":[["2002"]]}}}],"schema":"https://github.com/citation-style-language/schema/raw/master/csl-citation.json"} </w:instrText>
      </w:r>
      <w:r w:rsidR="004B1ED4">
        <w:fldChar w:fldCharType="separate"/>
      </w:r>
      <w:r w:rsidR="004B1ED4">
        <w:rPr>
          <w:noProof/>
        </w:rPr>
        <w:t>[45]</w:t>
      </w:r>
      <w:r w:rsidR="004B1ED4">
        <w:fldChar w:fldCharType="end"/>
      </w:r>
      <w:r w:rsidR="00713E53">
        <w:rPr>
          <w:rFonts w:hint="eastAsia"/>
        </w:rPr>
        <w:t>建議該</w:t>
      </w:r>
      <w:r>
        <w:rPr>
          <w:rFonts w:hint="eastAsia"/>
        </w:rPr>
        <w:t>差動放大器</w:t>
      </w:r>
      <w:r w:rsidR="004B1ED4">
        <w:rPr>
          <w:rFonts w:hint="eastAsia"/>
        </w:rPr>
        <w:t>有以下特點：</w:t>
      </w:r>
    </w:p>
    <w:p w14:paraId="7AA7BBB5" w14:textId="47C478EF" w:rsidR="004B1ED4" w:rsidRDefault="004B1ED4" w:rsidP="004B1ED4">
      <w:pPr>
        <w:pStyle w:val="afe"/>
        <w:numPr>
          <w:ilvl w:val="0"/>
          <w:numId w:val="19"/>
        </w:numPr>
      </w:pPr>
      <w:r>
        <w:rPr>
          <w:rFonts w:hint="eastAsia"/>
        </w:rPr>
        <w:t>高共模拒斥比（</w:t>
      </w:r>
      <w:r>
        <w:t>CMRR</w:t>
      </w:r>
      <w:r>
        <w:rPr>
          <w:rFonts w:hint="eastAsia"/>
        </w:rPr>
        <w:t>），至</w:t>
      </w:r>
      <w:r w:rsidR="00CF22F9">
        <w:rPr>
          <w:rFonts w:hint="eastAsia"/>
        </w:rPr>
        <w:t>少</w:t>
      </w:r>
      <w:r w:rsidR="00CF22F9">
        <w:t>90dB</w:t>
      </w:r>
    </w:p>
    <w:p w14:paraId="576038EC" w14:textId="253A586B" w:rsidR="00CF22F9" w:rsidRDefault="00CF22F9" w:rsidP="004B1ED4">
      <w:pPr>
        <w:pStyle w:val="afe"/>
        <w:numPr>
          <w:ilvl w:val="0"/>
          <w:numId w:val="19"/>
        </w:numPr>
      </w:pPr>
      <w:r>
        <w:rPr>
          <w:rFonts w:hint="eastAsia"/>
        </w:rPr>
        <w:t>高輸入阻抗</w:t>
      </w:r>
    </w:p>
    <w:p w14:paraId="1B49D79C" w14:textId="5219222E" w:rsidR="004718CB" w:rsidRPr="004718CB" w:rsidRDefault="00E7207C" w:rsidP="00DA5601">
      <w:pPr>
        <w:wordWrap/>
        <w:snapToGrid/>
        <w:spacing w:line="240" w:lineRule="auto"/>
        <w:ind w:firstLine="425"/>
        <w:rPr>
          <w:rFonts w:ascii="新細明體" w:eastAsia="新細明體" w:hAnsi="新細明體" w:cs="新細明體" w:hint="eastAsia"/>
          <w:kern w:val="0"/>
        </w:rPr>
      </w:pPr>
      <w:bookmarkStart w:id="66" w:name="_GoBack"/>
      <w:bookmarkEnd w:id="66"/>
      <w:r>
        <w:rPr>
          <w:rFonts w:hint="eastAsia"/>
        </w:rPr>
        <w:t>因此我們選擇</w:t>
      </w:r>
      <w:r w:rsidRPr="00E7207C">
        <w:t>Texas Instruments</w:t>
      </w:r>
      <w:r>
        <w:rPr>
          <w:rFonts w:hint="eastAsia"/>
        </w:rPr>
        <w:t>所生產的</w:t>
      </w:r>
      <w:r>
        <w:t>INA-128UA</w:t>
      </w:r>
      <w:r>
        <w:rPr>
          <w:rFonts w:hint="eastAsia"/>
        </w:rPr>
        <w:t>作為第一級放大器。</w:t>
      </w:r>
      <w:r w:rsidR="00063CAE">
        <w:t>INA-128UA</w:t>
      </w:r>
      <w:r w:rsidR="00063CAE">
        <w:rPr>
          <w:rFonts w:hint="eastAsia"/>
        </w:rPr>
        <w:t>為儀表放大器，放大倍率可由外部電阻控制。</w:t>
      </w:r>
      <w:r w:rsidR="004718CB">
        <w:rPr>
          <w:rFonts w:hint="eastAsia"/>
        </w:rPr>
        <w:t>其</w:t>
      </w:r>
      <w:r w:rsidR="004718CB">
        <w:t>CMRR</w:t>
      </w:r>
      <w:r w:rsidR="004718CB">
        <w:rPr>
          <w:rFonts w:hint="eastAsia"/>
        </w:rPr>
        <w:t>在各放大倍率皆大於</w:t>
      </w:r>
      <w:r w:rsidR="004718CB">
        <w:t>100dB</w:t>
      </w:r>
      <w:r w:rsidR="004718CB">
        <w:rPr>
          <w:rFonts w:hint="eastAsia"/>
        </w:rPr>
        <w:t>，輸入阻抗</w:t>
      </w:r>
      <w:r w:rsidR="00E22D61">
        <w:rPr>
          <w:rFonts w:hint="eastAsia"/>
        </w:rPr>
        <w:t>約</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4718CB" w:rsidRPr="004718CB">
        <w:rPr>
          <w:rFonts w:ascii="新細明體" w:eastAsia="新細明體" w:hAnsi="新細明體" w:cs="新細明體"/>
          <w:kern w:val="0"/>
        </w:rPr>
        <w:t>Ω</w:t>
      </w:r>
      <w:r w:rsidR="000B264B">
        <w:rPr>
          <w:rFonts w:ascii="新細明體" w:eastAsia="新細明體" w:hAnsi="新細明體" w:cs="新細明體" w:hint="eastAsia"/>
          <w:kern w:val="0"/>
        </w:rPr>
        <w:t>。</w:t>
      </w:r>
    </w:p>
    <w:p w14:paraId="4A5EC8BA" w14:textId="615A64FA" w:rsidR="00097B18" w:rsidRPr="004B1ED4" w:rsidRDefault="00097B18" w:rsidP="000F56EC">
      <w:pPr>
        <w:rPr>
          <w:rFonts w:hint="eastAsia"/>
        </w:rPr>
      </w:pPr>
    </w:p>
    <w:p w14:paraId="3E3C919A" w14:textId="51E85513" w:rsidR="00987B80" w:rsidRPr="00E73EEA" w:rsidRDefault="00987B80" w:rsidP="006A0D57">
      <w:pPr>
        <w:pStyle w:val="a"/>
      </w:pPr>
      <w:r w:rsidRPr="00E73EEA">
        <w:lastRenderedPageBreak/>
        <w:t>Reference</w:t>
      </w:r>
      <w:bookmarkEnd w:id="59"/>
      <w:bookmarkEnd w:id="65"/>
    </w:p>
    <w:p w14:paraId="0FCD2506" w14:textId="1B70E939" w:rsidR="00CB45BC" w:rsidRPr="00E73EEA" w:rsidRDefault="00CB45BC" w:rsidP="006A0D57"/>
    <w:sectPr w:rsidR="00CB45BC" w:rsidRPr="00E73EEA"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042D6" w14:textId="77777777" w:rsidR="007C2EE0" w:rsidRDefault="007C2EE0" w:rsidP="006A0D57">
      <w:r>
        <w:separator/>
      </w:r>
    </w:p>
  </w:endnote>
  <w:endnote w:type="continuationSeparator" w:id="0">
    <w:p w14:paraId="2E2E1048" w14:textId="77777777" w:rsidR="007C2EE0" w:rsidRDefault="007C2EE0"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標楷體">
    <w:panose1 w:val="02010601000101010101"/>
    <w:charset w:val="88"/>
    <w:family w:val="auto"/>
    <w:pitch w:val="variable"/>
    <w:sig w:usb0="00000003" w:usb1="08080000" w:usb2="00000010"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BiauKai">
    <w:altName w:val="Malgun Gothic Semilight"/>
    <w:panose1 w:val="02010601000101010101"/>
    <w:charset w:val="88"/>
    <w:family w:val="auto"/>
    <w:pitch w:val="variable"/>
    <w:sig w:usb0="00000001" w:usb1="08080000" w:usb2="00000010" w:usb3="00000000" w:csb0="00100001" w:csb1="00000000"/>
  </w:font>
  <w:font w:name="Heiti TC Light">
    <w:panose1 w:val="02000000000000000000"/>
    <w:charset w:val="80"/>
    <w:family w:val="auto"/>
    <w:pitch w:val="variable"/>
    <w:sig w:usb0="8000002F" w:usb1="080F004A" w:usb2="00000010" w:usb3="00000000" w:csb0="003E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CCF6" w14:textId="77777777" w:rsidR="00025087" w:rsidRDefault="00025087" w:rsidP="006A0D57">
    <w:pPr>
      <w:pStyle w:val="a7"/>
      <w:rPr>
        <w:rStyle w:val="afd"/>
      </w:rPr>
    </w:pPr>
    <w:r>
      <w:rPr>
        <w:rStyle w:val="afd"/>
      </w:rPr>
      <w:fldChar w:fldCharType="begin"/>
    </w:r>
    <w:r>
      <w:rPr>
        <w:rStyle w:val="afd"/>
      </w:rPr>
      <w:instrText xml:space="preserve">PAGE  </w:instrText>
    </w:r>
    <w:r>
      <w:rPr>
        <w:rStyle w:val="afd"/>
      </w:rPr>
      <w:fldChar w:fldCharType="end"/>
    </w:r>
  </w:p>
  <w:p w14:paraId="4496154B" w14:textId="77777777" w:rsidR="00025087" w:rsidRDefault="00025087" w:rsidP="006A0D57">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F6D0BC" w14:textId="70250297" w:rsidR="00025087" w:rsidRDefault="00025087" w:rsidP="00D42800">
    <w:pPr>
      <w:pStyle w:val="a7"/>
      <w:jc w:val="right"/>
      <w:rPr>
        <w:rStyle w:val="afd"/>
      </w:rPr>
    </w:pPr>
    <w:r>
      <w:rPr>
        <w:rStyle w:val="afd"/>
      </w:rPr>
      <w:fldChar w:fldCharType="begin"/>
    </w:r>
    <w:r>
      <w:rPr>
        <w:rStyle w:val="afd"/>
      </w:rPr>
      <w:instrText xml:space="preserve">PAGE  </w:instrText>
    </w:r>
    <w:r>
      <w:rPr>
        <w:rStyle w:val="afd"/>
      </w:rPr>
      <w:fldChar w:fldCharType="separate"/>
    </w:r>
    <w:r>
      <w:rPr>
        <w:rStyle w:val="afd"/>
        <w:noProof/>
      </w:rPr>
      <w:t>17</w:t>
    </w:r>
    <w:r>
      <w:rPr>
        <w:rStyle w:val="afd"/>
      </w:rPr>
      <w:fldChar w:fldCharType="end"/>
    </w:r>
  </w:p>
  <w:p w14:paraId="56DA2973" w14:textId="77777777" w:rsidR="00025087" w:rsidRDefault="00025087" w:rsidP="006A0D57">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81C8DC" w14:textId="77777777" w:rsidR="007C2EE0" w:rsidRDefault="007C2EE0" w:rsidP="006A0D57">
      <w:r>
        <w:separator/>
      </w:r>
    </w:p>
  </w:footnote>
  <w:footnote w:type="continuationSeparator" w:id="0">
    <w:p w14:paraId="712E93DF" w14:textId="77777777" w:rsidR="007C2EE0" w:rsidRDefault="007C2EE0" w:rsidP="006A0D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C0B88"/>
    <w:multiLevelType w:val="hybridMultilevel"/>
    <w:tmpl w:val="381619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F25C4B"/>
    <w:multiLevelType w:val="multilevel"/>
    <w:tmpl w:val="FC82A566"/>
    <w:lvl w:ilvl="0">
      <w:start w:val="1"/>
      <w:numFmt w:val="taiwaneseCountingThousand"/>
      <w:pStyle w:val="1"/>
      <w:suff w:val="space"/>
      <w:lvlText w:val="第%1章"/>
      <w:lvlJc w:val="left"/>
      <w:pPr>
        <w:ind w:left="0" w:firstLine="0"/>
      </w:pPr>
      <w:rPr>
        <w:rFonts w:hint="eastAsia"/>
        <w:sz w:val="36"/>
      </w:rPr>
    </w:lvl>
    <w:lvl w:ilvl="1">
      <w:start w:val="1"/>
      <w:numFmt w:val="decimal"/>
      <w:pStyle w:val="2"/>
      <w:isLgl/>
      <w:suff w:val="nothing"/>
      <w:lvlText w:val="%1.%2"/>
      <w:lvlJc w:val="left"/>
      <w:pPr>
        <w:ind w:left="0" w:firstLine="0"/>
      </w:pPr>
      <w:rPr>
        <w:rFonts w:hint="eastAsia"/>
      </w:rPr>
    </w:lvl>
    <w:lvl w:ilvl="2">
      <w:start w:val="1"/>
      <w:numFmt w:val="decimal"/>
      <w:pStyle w:val="3"/>
      <w:isLgl/>
      <w:suff w:val="nothing"/>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4" w15:restartNumberingAfterBreak="0">
    <w:nsid w:val="62CA2AAC"/>
    <w:multiLevelType w:val="multilevel"/>
    <w:tmpl w:val="30F6D2EA"/>
    <w:lvl w:ilvl="0">
      <w:start w:val="15"/>
      <w:numFmt w:val="none"/>
      <w:pStyle w:val="a"/>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71E103FB"/>
    <w:multiLevelType w:val="hybridMultilevel"/>
    <w:tmpl w:val="D518B87E"/>
    <w:lvl w:ilvl="0" w:tplc="46407D98">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4"/>
  </w:num>
  <w:num w:numId="4">
    <w:abstractNumId w:val="4"/>
  </w:num>
  <w:num w:numId="5">
    <w:abstractNumId w:val="4"/>
  </w:num>
  <w:num w:numId="6">
    <w:abstractNumId w:val="4"/>
  </w:num>
  <w:num w:numId="7">
    <w:abstractNumId w:val="4"/>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4"/>
  </w:num>
  <w:num w:numId="11">
    <w:abstractNumId w:val="4"/>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3"/>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7"/>
  </w:num>
  <w:num w:numId="17">
    <w:abstractNumId w:val="1"/>
  </w:num>
  <w:num w:numId="18">
    <w:abstractNumId w:val="6"/>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F289B"/>
    <w:rsid w:val="00002541"/>
    <w:rsid w:val="0000489E"/>
    <w:rsid w:val="000055FC"/>
    <w:rsid w:val="0001051F"/>
    <w:rsid w:val="0001231C"/>
    <w:rsid w:val="00016326"/>
    <w:rsid w:val="00021A3D"/>
    <w:rsid w:val="00025087"/>
    <w:rsid w:val="00025508"/>
    <w:rsid w:val="00026B4F"/>
    <w:rsid w:val="0003012E"/>
    <w:rsid w:val="00030AA1"/>
    <w:rsid w:val="0003124F"/>
    <w:rsid w:val="00034E33"/>
    <w:rsid w:val="000368AA"/>
    <w:rsid w:val="0004398A"/>
    <w:rsid w:val="00046186"/>
    <w:rsid w:val="00050F5F"/>
    <w:rsid w:val="00053D1F"/>
    <w:rsid w:val="0005536D"/>
    <w:rsid w:val="00055875"/>
    <w:rsid w:val="000569FF"/>
    <w:rsid w:val="0005787C"/>
    <w:rsid w:val="000600DA"/>
    <w:rsid w:val="00060796"/>
    <w:rsid w:val="00061536"/>
    <w:rsid w:val="0006275E"/>
    <w:rsid w:val="000629D3"/>
    <w:rsid w:val="00063CAE"/>
    <w:rsid w:val="00064801"/>
    <w:rsid w:val="0006741E"/>
    <w:rsid w:val="00073D26"/>
    <w:rsid w:val="00076E51"/>
    <w:rsid w:val="000830DD"/>
    <w:rsid w:val="00083198"/>
    <w:rsid w:val="000834AA"/>
    <w:rsid w:val="000857C8"/>
    <w:rsid w:val="00085F8A"/>
    <w:rsid w:val="00086665"/>
    <w:rsid w:val="00086B2B"/>
    <w:rsid w:val="0008701D"/>
    <w:rsid w:val="000935C5"/>
    <w:rsid w:val="00093D3C"/>
    <w:rsid w:val="00094836"/>
    <w:rsid w:val="00095355"/>
    <w:rsid w:val="00096DBA"/>
    <w:rsid w:val="00097B18"/>
    <w:rsid w:val="000A1371"/>
    <w:rsid w:val="000A2392"/>
    <w:rsid w:val="000A23DC"/>
    <w:rsid w:val="000B1B7B"/>
    <w:rsid w:val="000B232C"/>
    <w:rsid w:val="000B264B"/>
    <w:rsid w:val="000B3D48"/>
    <w:rsid w:val="000C44F4"/>
    <w:rsid w:val="000C70C5"/>
    <w:rsid w:val="000D1026"/>
    <w:rsid w:val="000D795D"/>
    <w:rsid w:val="000E1693"/>
    <w:rsid w:val="000E1BC1"/>
    <w:rsid w:val="000E1FDD"/>
    <w:rsid w:val="000E2B01"/>
    <w:rsid w:val="000E442B"/>
    <w:rsid w:val="000E50DF"/>
    <w:rsid w:val="000E6797"/>
    <w:rsid w:val="000E748D"/>
    <w:rsid w:val="000E7502"/>
    <w:rsid w:val="000F02B2"/>
    <w:rsid w:val="000F0A7D"/>
    <w:rsid w:val="000F0C29"/>
    <w:rsid w:val="000F23D5"/>
    <w:rsid w:val="000F56EC"/>
    <w:rsid w:val="000F57B4"/>
    <w:rsid w:val="000F6DBE"/>
    <w:rsid w:val="00101A30"/>
    <w:rsid w:val="00102DCF"/>
    <w:rsid w:val="0010434F"/>
    <w:rsid w:val="001048FE"/>
    <w:rsid w:val="00105B3E"/>
    <w:rsid w:val="00107162"/>
    <w:rsid w:val="00107C2A"/>
    <w:rsid w:val="0011008B"/>
    <w:rsid w:val="00112734"/>
    <w:rsid w:val="001129FC"/>
    <w:rsid w:val="00113C92"/>
    <w:rsid w:val="00115C6B"/>
    <w:rsid w:val="0012044C"/>
    <w:rsid w:val="0012256D"/>
    <w:rsid w:val="00122E52"/>
    <w:rsid w:val="00123B82"/>
    <w:rsid w:val="00130533"/>
    <w:rsid w:val="00130B81"/>
    <w:rsid w:val="001326C5"/>
    <w:rsid w:val="00132BDC"/>
    <w:rsid w:val="00133455"/>
    <w:rsid w:val="00143343"/>
    <w:rsid w:val="00143499"/>
    <w:rsid w:val="00144174"/>
    <w:rsid w:val="0014545D"/>
    <w:rsid w:val="00146014"/>
    <w:rsid w:val="00146E53"/>
    <w:rsid w:val="00150CB8"/>
    <w:rsid w:val="00150D5E"/>
    <w:rsid w:val="00152B6A"/>
    <w:rsid w:val="00153F9C"/>
    <w:rsid w:val="0015493D"/>
    <w:rsid w:val="00156A93"/>
    <w:rsid w:val="00156BD4"/>
    <w:rsid w:val="001575B0"/>
    <w:rsid w:val="00157B7D"/>
    <w:rsid w:val="001615D1"/>
    <w:rsid w:val="0016375A"/>
    <w:rsid w:val="00165753"/>
    <w:rsid w:val="00165EC3"/>
    <w:rsid w:val="00171DB6"/>
    <w:rsid w:val="00172516"/>
    <w:rsid w:val="001736A1"/>
    <w:rsid w:val="00173EAF"/>
    <w:rsid w:val="00175F88"/>
    <w:rsid w:val="001776B6"/>
    <w:rsid w:val="00180BED"/>
    <w:rsid w:val="001829ED"/>
    <w:rsid w:val="001836DF"/>
    <w:rsid w:val="00186012"/>
    <w:rsid w:val="0018766F"/>
    <w:rsid w:val="00197AEF"/>
    <w:rsid w:val="001A3510"/>
    <w:rsid w:val="001A4F56"/>
    <w:rsid w:val="001A714A"/>
    <w:rsid w:val="001B04C9"/>
    <w:rsid w:val="001B0641"/>
    <w:rsid w:val="001B0647"/>
    <w:rsid w:val="001B09E1"/>
    <w:rsid w:val="001B200A"/>
    <w:rsid w:val="001B3BF0"/>
    <w:rsid w:val="001B517C"/>
    <w:rsid w:val="001B53E6"/>
    <w:rsid w:val="001C51CD"/>
    <w:rsid w:val="001D0361"/>
    <w:rsid w:val="001D0455"/>
    <w:rsid w:val="001D09A6"/>
    <w:rsid w:val="001D133C"/>
    <w:rsid w:val="001D4E2F"/>
    <w:rsid w:val="001D548F"/>
    <w:rsid w:val="001D5B87"/>
    <w:rsid w:val="001D605B"/>
    <w:rsid w:val="001D68CF"/>
    <w:rsid w:val="001E20F6"/>
    <w:rsid w:val="001E3808"/>
    <w:rsid w:val="001E4F18"/>
    <w:rsid w:val="001F2D1A"/>
    <w:rsid w:val="001F4546"/>
    <w:rsid w:val="001F7AC1"/>
    <w:rsid w:val="00200C8D"/>
    <w:rsid w:val="00202340"/>
    <w:rsid w:val="00205589"/>
    <w:rsid w:val="0021688C"/>
    <w:rsid w:val="00217FBB"/>
    <w:rsid w:val="00220ABB"/>
    <w:rsid w:val="00222184"/>
    <w:rsid w:val="002225D8"/>
    <w:rsid w:val="00222C6F"/>
    <w:rsid w:val="00223D2D"/>
    <w:rsid w:val="00232DA3"/>
    <w:rsid w:val="002365F7"/>
    <w:rsid w:val="00241EF0"/>
    <w:rsid w:val="00242D8F"/>
    <w:rsid w:val="00247E0B"/>
    <w:rsid w:val="00250804"/>
    <w:rsid w:val="002520C0"/>
    <w:rsid w:val="00252999"/>
    <w:rsid w:val="002548A2"/>
    <w:rsid w:val="0025716A"/>
    <w:rsid w:val="00257BB1"/>
    <w:rsid w:val="00261136"/>
    <w:rsid w:val="00262709"/>
    <w:rsid w:val="0026372E"/>
    <w:rsid w:val="00265B64"/>
    <w:rsid w:val="0027064C"/>
    <w:rsid w:val="00272FE6"/>
    <w:rsid w:val="00275BFA"/>
    <w:rsid w:val="00275C2B"/>
    <w:rsid w:val="00286004"/>
    <w:rsid w:val="00293321"/>
    <w:rsid w:val="00293888"/>
    <w:rsid w:val="00297AD0"/>
    <w:rsid w:val="002A333C"/>
    <w:rsid w:val="002A4FCB"/>
    <w:rsid w:val="002A5963"/>
    <w:rsid w:val="002A5B8F"/>
    <w:rsid w:val="002A7C3D"/>
    <w:rsid w:val="002B0CE8"/>
    <w:rsid w:val="002B0D82"/>
    <w:rsid w:val="002B43D8"/>
    <w:rsid w:val="002B5477"/>
    <w:rsid w:val="002B7E5A"/>
    <w:rsid w:val="002C0144"/>
    <w:rsid w:val="002C4884"/>
    <w:rsid w:val="002C4975"/>
    <w:rsid w:val="002C4D89"/>
    <w:rsid w:val="002C6EAC"/>
    <w:rsid w:val="002C7A8D"/>
    <w:rsid w:val="002D4A32"/>
    <w:rsid w:val="002D656A"/>
    <w:rsid w:val="002E7160"/>
    <w:rsid w:val="002F0D6D"/>
    <w:rsid w:val="002F2A79"/>
    <w:rsid w:val="002F47A5"/>
    <w:rsid w:val="002F5B8C"/>
    <w:rsid w:val="003003E5"/>
    <w:rsid w:val="00300552"/>
    <w:rsid w:val="0030161A"/>
    <w:rsid w:val="00301B7E"/>
    <w:rsid w:val="00301E2D"/>
    <w:rsid w:val="003032E8"/>
    <w:rsid w:val="00305A53"/>
    <w:rsid w:val="00315094"/>
    <w:rsid w:val="00315302"/>
    <w:rsid w:val="00321EB6"/>
    <w:rsid w:val="00323D5D"/>
    <w:rsid w:val="0033202A"/>
    <w:rsid w:val="00332717"/>
    <w:rsid w:val="00332DDC"/>
    <w:rsid w:val="00333E97"/>
    <w:rsid w:val="003363F5"/>
    <w:rsid w:val="00336D80"/>
    <w:rsid w:val="003405C4"/>
    <w:rsid w:val="00342599"/>
    <w:rsid w:val="00343503"/>
    <w:rsid w:val="00344023"/>
    <w:rsid w:val="0034496C"/>
    <w:rsid w:val="00346ED4"/>
    <w:rsid w:val="00350F02"/>
    <w:rsid w:val="00352273"/>
    <w:rsid w:val="003538D6"/>
    <w:rsid w:val="003554FD"/>
    <w:rsid w:val="0035785E"/>
    <w:rsid w:val="003616B5"/>
    <w:rsid w:val="00361DF5"/>
    <w:rsid w:val="00361FFF"/>
    <w:rsid w:val="00363873"/>
    <w:rsid w:val="00367721"/>
    <w:rsid w:val="00374332"/>
    <w:rsid w:val="0037695E"/>
    <w:rsid w:val="00377CC8"/>
    <w:rsid w:val="00385951"/>
    <w:rsid w:val="00385997"/>
    <w:rsid w:val="0038672F"/>
    <w:rsid w:val="00392808"/>
    <w:rsid w:val="003949D3"/>
    <w:rsid w:val="00395D27"/>
    <w:rsid w:val="00395FE3"/>
    <w:rsid w:val="003A1D07"/>
    <w:rsid w:val="003A2125"/>
    <w:rsid w:val="003A2D01"/>
    <w:rsid w:val="003A696F"/>
    <w:rsid w:val="003B04F1"/>
    <w:rsid w:val="003B0E06"/>
    <w:rsid w:val="003B1B1F"/>
    <w:rsid w:val="003B1ED1"/>
    <w:rsid w:val="003B3C80"/>
    <w:rsid w:val="003B6F2D"/>
    <w:rsid w:val="003B76B1"/>
    <w:rsid w:val="003C113D"/>
    <w:rsid w:val="003C1827"/>
    <w:rsid w:val="003C20F2"/>
    <w:rsid w:val="003C3041"/>
    <w:rsid w:val="003C3DAA"/>
    <w:rsid w:val="003C4B63"/>
    <w:rsid w:val="003C560D"/>
    <w:rsid w:val="003C6936"/>
    <w:rsid w:val="003D05AF"/>
    <w:rsid w:val="003D2D41"/>
    <w:rsid w:val="003D5B47"/>
    <w:rsid w:val="003E1412"/>
    <w:rsid w:val="003E1E0D"/>
    <w:rsid w:val="003E3812"/>
    <w:rsid w:val="003E40AF"/>
    <w:rsid w:val="003E4688"/>
    <w:rsid w:val="003E51AD"/>
    <w:rsid w:val="003E65EA"/>
    <w:rsid w:val="003E7056"/>
    <w:rsid w:val="003E7D51"/>
    <w:rsid w:val="003F0F3E"/>
    <w:rsid w:val="003F255F"/>
    <w:rsid w:val="003F26CD"/>
    <w:rsid w:val="003F75BE"/>
    <w:rsid w:val="00401E7B"/>
    <w:rsid w:val="00402C54"/>
    <w:rsid w:val="0040501D"/>
    <w:rsid w:val="00407CFD"/>
    <w:rsid w:val="004104BE"/>
    <w:rsid w:val="00410A69"/>
    <w:rsid w:val="0041207F"/>
    <w:rsid w:val="00427827"/>
    <w:rsid w:val="00445D3D"/>
    <w:rsid w:val="00447108"/>
    <w:rsid w:val="0044749A"/>
    <w:rsid w:val="004502B0"/>
    <w:rsid w:val="004544D2"/>
    <w:rsid w:val="004561EE"/>
    <w:rsid w:val="00464392"/>
    <w:rsid w:val="00465FA7"/>
    <w:rsid w:val="004718CB"/>
    <w:rsid w:val="00472B39"/>
    <w:rsid w:val="00474BC3"/>
    <w:rsid w:val="00475715"/>
    <w:rsid w:val="00481407"/>
    <w:rsid w:val="00483D9F"/>
    <w:rsid w:val="004861D0"/>
    <w:rsid w:val="00486D13"/>
    <w:rsid w:val="00487128"/>
    <w:rsid w:val="00490A2E"/>
    <w:rsid w:val="00490DD4"/>
    <w:rsid w:val="00493F5E"/>
    <w:rsid w:val="004942B3"/>
    <w:rsid w:val="00497E0D"/>
    <w:rsid w:val="004A0D08"/>
    <w:rsid w:val="004A14A7"/>
    <w:rsid w:val="004A558C"/>
    <w:rsid w:val="004B196F"/>
    <w:rsid w:val="004B1ED4"/>
    <w:rsid w:val="004B4997"/>
    <w:rsid w:val="004B5E15"/>
    <w:rsid w:val="004B5E61"/>
    <w:rsid w:val="004B747D"/>
    <w:rsid w:val="004C3F9E"/>
    <w:rsid w:val="004C4E6E"/>
    <w:rsid w:val="004C58CE"/>
    <w:rsid w:val="004C5D7E"/>
    <w:rsid w:val="004C681A"/>
    <w:rsid w:val="004C70F6"/>
    <w:rsid w:val="004D1E1E"/>
    <w:rsid w:val="004E3FFA"/>
    <w:rsid w:val="004E4985"/>
    <w:rsid w:val="004E4F2F"/>
    <w:rsid w:val="004E65D7"/>
    <w:rsid w:val="004F1C69"/>
    <w:rsid w:val="004F5DAC"/>
    <w:rsid w:val="004F73BC"/>
    <w:rsid w:val="0050434F"/>
    <w:rsid w:val="00504C29"/>
    <w:rsid w:val="00507339"/>
    <w:rsid w:val="00511004"/>
    <w:rsid w:val="00511A9B"/>
    <w:rsid w:val="00512166"/>
    <w:rsid w:val="005149D7"/>
    <w:rsid w:val="0051534F"/>
    <w:rsid w:val="005167FF"/>
    <w:rsid w:val="00524354"/>
    <w:rsid w:val="005245DD"/>
    <w:rsid w:val="00526431"/>
    <w:rsid w:val="0052735A"/>
    <w:rsid w:val="00527E90"/>
    <w:rsid w:val="00530391"/>
    <w:rsid w:val="0053093D"/>
    <w:rsid w:val="00530D17"/>
    <w:rsid w:val="00532727"/>
    <w:rsid w:val="0053313F"/>
    <w:rsid w:val="00534E0D"/>
    <w:rsid w:val="00541391"/>
    <w:rsid w:val="00543FDA"/>
    <w:rsid w:val="00547FA7"/>
    <w:rsid w:val="00553EAF"/>
    <w:rsid w:val="005545F4"/>
    <w:rsid w:val="00555F8B"/>
    <w:rsid w:val="00556330"/>
    <w:rsid w:val="00556382"/>
    <w:rsid w:val="00563656"/>
    <w:rsid w:val="0056692B"/>
    <w:rsid w:val="00566CBF"/>
    <w:rsid w:val="00570DA2"/>
    <w:rsid w:val="00582E13"/>
    <w:rsid w:val="00586560"/>
    <w:rsid w:val="005924E7"/>
    <w:rsid w:val="00596CEA"/>
    <w:rsid w:val="005973A5"/>
    <w:rsid w:val="005973C3"/>
    <w:rsid w:val="005A25F7"/>
    <w:rsid w:val="005A650B"/>
    <w:rsid w:val="005B2207"/>
    <w:rsid w:val="005B2C28"/>
    <w:rsid w:val="005B7438"/>
    <w:rsid w:val="005C0FDD"/>
    <w:rsid w:val="005C4580"/>
    <w:rsid w:val="005C4E0D"/>
    <w:rsid w:val="005D04D9"/>
    <w:rsid w:val="005D2596"/>
    <w:rsid w:val="005E6028"/>
    <w:rsid w:val="005F138A"/>
    <w:rsid w:val="005F219D"/>
    <w:rsid w:val="005F289B"/>
    <w:rsid w:val="005F3F39"/>
    <w:rsid w:val="005F71CD"/>
    <w:rsid w:val="006026E0"/>
    <w:rsid w:val="006113E3"/>
    <w:rsid w:val="00611EA1"/>
    <w:rsid w:val="00612642"/>
    <w:rsid w:val="00613965"/>
    <w:rsid w:val="006147B6"/>
    <w:rsid w:val="00614D3F"/>
    <w:rsid w:val="00621D42"/>
    <w:rsid w:val="00627782"/>
    <w:rsid w:val="00630604"/>
    <w:rsid w:val="0063088D"/>
    <w:rsid w:val="00630956"/>
    <w:rsid w:val="0063429B"/>
    <w:rsid w:val="006346FC"/>
    <w:rsid w:val="00634895"/>
    <w:rsid w:val="00636519"/>
    <w:rsid w:val="00637A10"/>
    <w:rsid w:val="00642542"/>
    <w:rsid w:val="006430ED"/>
    <w:rsid w:val="00643553"/>
    <w:rsid w:val="006447CD"/>
    <w:rsid w:val="00647ADC"/>
    <w:rsid w:val="006507DC"/>
    <w:rsid w:val="00650E32"/>
    <w:rsid w:val="00651418"/>
    <w:rsid w:val="00652D3F"/>
    <w:rsid w:val="00653C65"/>
    <w:rsid w:val="00654502"/>
    <w:rsid w:val="00654B1F"/>
    <w:rsid w:val="00654F2F"/>
    <w:rsid w:val="00655112"/>
    <w:rsid w:val="00657AAD"/>
    <w:rsid w:val="006610FA"/>
    <w:rsid w:val="00664AFF"/>
    <w:rsid w:val="006667AC"/>
    <w:rsid w:val="006667E6"/>
    <w:rsid w:val="0066684E"/>
    <w:rsid w:val="00670E86"/>
    <w:rsid w:val="00672ED4"/>
    <w:rsid w:val="00673A3A"/>
    <w:rsid w:val="006764AB"/>
    <w:rsid w:val="006815CA"/>
    <w:rsid w:val="00684648"/>
    <w:rsid w:val="0068524E"/>
    <w:rsid w:val="00685607"/>
    <w:rsid w:val="0068724F"/>
    <w:rsid w:val="00687F09"/>
    <w:rsid w:val="006903E4"/>
    <w:rsid w:val="00694317"/>
    <w:rsid w:val="0069774E"/>
    <w:rsid w:val="00697C49"/>
    <w:rsid w:val="006A0ACC"/>
    <w:rsid w:val="006A0D57"/>
    <w:rsid w:val="006A2222"/>
    <w:rsid w:val="006A7399"/>
    <w:rsid w:val="006B1D6F"/>
    <w:rsid w:val="006B2E52"/>
    <w:rsid w:val="006B4E0A"/>
    <w:rsid w:val="006B677F"/>
    <w:rsid w:val="006B6C9A"/>
    <w:rsid w:val="006C07F9"/>
    <w:rsid w:val="006C0B0C"/>
    <w:rsid w:val="006C3E66"/>
    <w:rsid w:val="006C4984"/>
    <w:rsid w:val="006C53A4"/>
    <w:rsid w:val="006D3993"/>
    <w:rsid w:val="006D544B"/>
    <w:rsid w:val="006D64DD"/>
    <w:rsid w:val="006E216C"/>
    <w:rsid w:val="006E3609"/>
    <w:rsid w:val="006E6812"/>
    <w:rsid w:val="006F0007"/>
    <w:rsid w:val="006F288E"/>
    <w:rsid w:val="006F5803"/>
    <w:rsid w:val="006F6535"/>
    <w:rsid w:val="006F6789"/>
    <w:rsid w:val="00700450"/>
    <w:rsid w:val="00700BBE"/>
    <w:rsid w:val="007016A9"/>
    <w:rsid w:val="00703453"/>
    <w:rsid w:val="00706ADE"/>
    <w:rsid w:val="00707BD1"/>
    <w:rsid w:val="007129F8"/>
    <w:rsid w:val="00713E53"/>
    <w:rsid w:val="0071554B"/>
    <w:rsid w:val="00721E20"/>
    <w:rsid w:val="00724B65"/>
    <w:rsid w:val="0072513F"/>
    <w:rsid w:val="00727753"/>
    <w:rsid w:val="00727AF8"/>
    <w:rsid w:val="0073023C"/>
    <w:rsid w:val="007303A3"/>
    <w:rsid w:val="00730FF7"/>
    <w:rsid w:val="00731C83"/>
    <w:rsid w:val="00732FAE"/>
    <w:rsid w:val="007368A4"/>
    <w:rsid w:val="007379B8"/>
    <w:rsid w:val="00741012"/>
    <w:rsid w:val="00742196"/>
    <w:rsid w:val="00742CBC"/>
    <w:rsid w:val="00743437"/>
    <w:rsid w:val="007444A8"/>
    <w:rsid w:val="00745035"/>
    <w:rsid w:val="007451A8"/>
    <w:rsid w:val="00747616"/>
    <w:rsid w:val="00750201"/>
    <w:rsid w:val="0075122E"/>
    <w:rsid w:val="00753AF1"/>
    <w:rsid w:val="00755C18"/>
    <w:rsid w:val="00755D5D"/>
    <w:rsid w:val="00757F99"/>
    <w:rsid w:val="00760E27"/>
    <w:rsid w:val="00765CE0"/>
    <w:rsid w:val="007663C6"/>
    <w:rsid w:val="00770A2C"/>
    <w:rsid w:val="00770CE7"/>
    <w:rsid w:val="00771A6C"/>
    <w:rsid w:val="007720FB"/>
    <w:rsid w:val="00774702"/>
    <w:rsid w:val="007748D0"/>
    <w:rsid w:val="00776F88"/>
    <w:rsid w:val="0078158E"/>
    <w:rsid w:val="00781771"/>
    <w:rsid w:val="00783E99"/>
    <w:rsid w:val="00785805"/>
    <w:rsid w:val="0078617C"/>
    <w:rsid w:val="0078647B"/>
    <w:rsid w:val="00790CCA"/>
    <w:rsid w:val="00791E74"/>
    <w:rsid w:val="00792C0C"/>
    <w:rsid w:val="0079360D"/>
    <w:rsid w:val="00793942"/>
    <w:rsid w:val="0079494F"/>
    <w:rsid w:val="007A39E5"/>
    <w:rsid w:val="007A4011"/>
    <w:rsid w:val="007A427A"/>
    <w:rsid w:val="007A65FC"/>
    <w:rsid w:val="007B1150"/>
    <w:rsid w:val="007B1BE6"/>
    <w:rsid w:val="007B52BE"/>
    <w:rsid w:val="007C0D0B"/>
    <w:rsid w:val="007C2EE0"/>
    <w:rsid w:val="007C374B"/>
    <w:rsid w:val="007C5AE4"/>
    <w:rsid w:val="007D20C3"/>
    <w:rsid w:val="007D2121"/>
    <w:rsid w:val="007D2AB8"/>
    <w:rsid w:val="007D5128"/>
    <w:rsid w:val="007D5F5A"/>
    <w:rsid w:val="007D6ED9"/>
    <w:rsid w:val="007D72B6"/>
    <w:rsid w:val="007D7E19"/>
    <w:rsid w:val="007E29DA"/>
    <w:rsid w:val="007E3A2F"/>
    <w:rsid w:val="007E4E96"/>
    <w:rsid w:val="007E6209"/>
    <w:rsid w:val="007F4A7B"/>
    <w:rsid w:val="007F6894"/>
    <w:rsid w:val="007F7391"/>
    <w:rsid w:val="007F7576"/>
    <w:rsid w:val="008014EB"/>
    <w:rsid w:val="008024CF"/>
    <w:rsid w:val="008028A9"/>
    <w:rsid w:val="008030D4"/>
    <w:rsid w:val="00803FE4"/>
    <w:rsid w:val="008046A0"/>
    <w:rsid w:val="00804C76"/>
    <w:rsid w:val="00810EEF"/>
    <w:rsid w:val="00814E74"/>
    <w:rsid w:val="00821DA8"/>
    <w:rsid w:val="00822A20"/>
    <w:rsid w:val="0082460A"/>
    <w:rsid w:val="0082590B"/>
    <w:rsid w:val="00825FF2"/>
    <w:rsid w:val="00826A01"/>
    <w:rsid w:val="00835349"/>
    <w:rsid w:val="0083662A"/>
    <w:rsid w:val="008367F7"/>
    <w:rsid w:val="00840CE7"/>
    <w:rsid w:val="008427C2"/>
    <w:rsid w:val="00846863"/>
    <w:rsid w:val="00853ABF"/>
    <w:rsid w:val="00853B93"/>
    <w:rsid w:val="00853ED7"/>
    <w:rsid w:val="00854368"/>
    <w:rsid w:val="00857B89"/>
    <w:rsid w:val="00860335"/>
    <w:rsid w:val="008639D0"/>
    <w:rsid w:val="00865E7A"/>
    <w:rsid w:val="008677C7"/>
    <w:rsid w:val="00867F96"/>
    <w:rsid w:val="00870689"/>
    <w:rsid w:val="00872744"/>
    <w:rsid w:val="00876B86"/>
    <w:rsid w:val="008867B3"/>
    <w:rsid w:val="0089037E"/>
    <w:rsid w:val="00890D2A"/>
    <w:rsid w:val="00892C2B"/>
    <w:rsid w:val="00893AA5"/>
    <w:rsid w:val="00897227"/>
    <w:rsid w:val="008A0B6F"/>
    <w:rsid w:val="008A456C"/>
    <w:rsid w:val="008A547B"/>
    <w:rsid w:val="008B5B31"/>
    <w:rsid w:val="008B5C8D"/>
    <w:rsid w:val="008C2F92"/>
    <w:rsid w:val="008C59D8"/>
    <w:rsid w:val="008D0718"/>
    <w:rsid w:val="008D2577"/>
    <w:rsid w:val="008D25D4"/>
    <w:rsid w:val="008D2E38"/>
    <w:rsid w:val="008D4170"/>
    <w:rsid w:val="008D43B2"/>
    <w:rsid w:val="008D689D"/>
    <w:rsid w:val="008E2D51"/>
    <w:rsid w:val="008E2D5C"/>
    <w:rsid w:val="008E4086"/>
    <w:rsid w:val="008E41CD"/>
    <w:rsid w:val="008E4761"/>
    <w:rsid w:val="008E5BA7"/>
    <w:rsid w:val="008F17AF"/>
    <w:rsid w:val="008F26C2"/>
    <w:rsid w:val="008F4FE4"/>
    <w:rsid w:val="009044C1"/>
    <w:rsid w:val="009046DF"/>
    <w:rsid w:val="00905082"/>
    <w:rsid w:val="00906578"/>
    <w:rsid w:val="00906B42"/>
    <w:rsid w:val="00907D9F"/>
    <w:rsid w:val="00907E1D"/>
    <w:rsid w:val="00910722"/>
    <w:rsid w:val="0092109A"/>
    <w:rsid w:val="0092649B"/>
    <w:rsid w:val="009270FA"/>
    <w:rsid w:val="0093180F"/>
    <w:rsid w:val="00931BB5"/>
    <w:rsid w:val="00931ED6"/>
    <w:rsid w:val="0093295B"/>
    <w:rsid w:val="0093661E"/>
    <w:rsid w:val="00937021"/>
    <w:rsid w:val="009371A7"/>
    <w:rsid w:val="0094320F"/>
    <w:rsid w:val="00950E2C"/>
    <w:rsid w:val="009553A2"/>
    <w:rsid w:val="0095619F"/>
    <w:rsid w:val="00957893"/>
    <w:rsid w:val="0096041A"/>
    <w:rsid w:val="00960420"/>
    <w:rsid w:val="00960560"/>
    <w:rsid w:val="009620F4"/>
    <w:rsid w:val="00963BEC"/>
    <w:rsid w:val="00964112"/>
    <w:rsid w:val="00970548"/>
    <w:rsid w:val="00971466"/>
    <w:rsid w:val="00974198"/>
    <w:rsid w:val="009760AE"/>
    <w:rsid w:val="009761D5"/>
    <w:rsid w:val="00976ECD"/>
    <w:rsid w:val="00984D6A"/>
    <w:rsid w:val="00986665"/>
    <w:rsid w:val="00987B80"/>
    <w:rsid w:val="0099491C"/>
    <w:rsid w:val="009949EE"/>
    <w:rsid w:val="00994A7A"/>
    <w:rsid w:val="0099597E"/>
    <w:rsid w:val="00996DD1"/>
    <w:rsid w:val="00997F37"/>
    <w:rsid w:val="009A12D9"/>
    <w:rsid w:val="009A787B"/>
    <w:rsid w:val="009B1A31"/>
    <w:rsid w:val="009B2CA6"/>
    <w:rsid w:val="009B6507"/>
    <w:rsid w:val="009C16C9"/>
    <w:rsid w:val="009C6E2F"/>
    <w:rsid w:val="009C6E60"/>
    <w:rsid w:val="009D288C"/>
    <w:rsid w:val="009D4FC7"/>
    <w:rsid w:val="009D4FD0"/>
    <w:rsid w:val="009D6253"/>
    <w:rsid w:val="009E6463"/>
    <w:rsid w:val="009E7017"/>
    <w:rsid w:val="009F166F"/>
    <w:rsid w:val="00A004E0"/>
    <w:rsid w:val="00A0562F"/>
    <w:rsid w:val="00A060FA"/>
    <w:rsid w:val="00A07D93"/>
    <w:rsid w:val="00A1124C"/>
    <w:rsid w:val="00A11619"/>
    <w:rsid w:val="00A1328F"/>
    <w:rsid w:val="00A1364B"/>
    <w:rsid w:val="00A151D6"/>
    <w:rsid w:val="00A20E51"/>
    <w:rsid w:val="00A22B3E"/>
    <w:rsid w:val="00A22E82"/>
    <w:rsid w:val="00A232D4"/>
    <w:rsid w:val="00A25121"/>
    <w:rsid w:val="00A252C7"/>
    <w:rsid w:val="00A26683"/>
    <w:rsid w:val="00A320AF"/>
    <w:rsid w:val="00A32E54"/>
    <w:rsid w:val="00A36B11"/>
    <w:rsid w:val="00A37F27"/>
    <w:rsid w:val="00A42125"/>
    <w:rsid w:val="00A45C4D"/>
    <w:rsid w:val="00A4609A"/>
    <w:rsid w:val="00A46D6F"/>
    <w:rsid w:val="00A47038"/>
    <w:rsid w:val="00A518B4"/>
    <w:rsid w:val="00A544F6"/>
    <w:rsid w:val="00A545D1"/>
    <w:rsid w:val="00A55A09"/>
    <w:rsid w:val="00A612E2"/>
    <w:rsid w:val="00A63A64"/>
    <w:rsid w:val="00A64180"/>
    <w:rsid w:val="00A655B4"/>
    <w:rsid w:val="00A66910"/>
    <w:rsid w:val="00A70A2A"/>
    <w:rsid w:val="00A7164A"/>
    <w:rsid w:val="00A72415"/>
    <w:rsid w:val="00A73073"/>
    <w:rsid w:val="00A76436"/>
    <w:rsid w:val="00A80A6A"/>
    <w:rsid w:val="00A81843"/>
    <w:rsid w:val="00A822DB"/>
    <w:rsid w:val="00A8338E"/>
    <w:rsid w:val="00A84C0C"/>
    <w:rsid w:val="00A879CB"/>
    <w:rsid w:val="00A918F7"/>
    <w:rsid w:val="00A9501A"/>
    <w:rsid w:val="00A95EDD"/>
    <w:rsid w:val="00A9756C"/>
    <w:rsid w:val="00AA0A11"/>
    <w:rsid w:val="00AA1CED"/>
    <w:rsid w:val="00AA57BB"/>
    <w:rsid w:val="00AA7851"/>
    <w:rsid w:val="00AB3254"/>
    <w:rsid w:val="00AB4B47"/>
    <w:rsid w:val="00AB50CA"/>
    <w:rsid w:val="00AB5DAD"/>
    <w:rsid w:val="00AC304C"/>
    <w:rsid w:val="00AC4D20"/>
    <w:rsid w:val="00AC6413"/>
    <w:rsid w:val="00AC68D9"/>
    <w:rsid w:val="00AD1DD7"/>
    <w:rsid w:val="00AD25B9"/>
    <w:rsid w:val="00AD4005"/>
    <w:rsid w:val="00AD4CB1"/>
    <w:rsid w:val="00AD783E"/>
    <w:rsid w:val="00AE2871"/>
    <w:rsid w:val="00AE38E5"/>
    <w:rsid w:val="00AE4DA4"/>
    <w:rsid w:val="00AE66D4"/>
    <w:rsid w:val="00AE7836"/>
    <w:rsid w:val="00AF2A20"/>
    <w:rsid w:val="00B00376"/>
    <w:rsid w:val="00B011FB"/>
    <w:rsid w:val="00B03E9B"/>
    <w:rsid w:val="00B06637"/>
    <w:rsid w:val="00B069CD"/>
    <w:rsid w:val="00B06FA6"/>
    <w:rsid w:val="00B07BCB"/>
    <w:rsid w:val="00B1263A"/>
    <w:rsid w:val="00B13DBC"/>
    <w:rsid w:val="00B161BF"/>
    <w:rsid w:val="00B173EB"/>
    <w:rsid w:val="00B3067C"/>
    <w:rsid w:val="00B3354E"/>
    <w:rsid w:val="00B3514A"/>
    <w:rsid w:val="00B36D5F"/>
    <w:rsid w:val="00B427BE"/>
    <w:rsid w:val="00B44569"/>
    <w:rsid w:val="00B455A5"/>
    <w:rsid w:val="00B459E4"/>
    <w:rsid w:val="00B47C20"/>
    <w:rsid w:val="00B47D07"/>
    <w:rsid w:val="00B516D0"/>
    <w:rsid w:val="00B536FE"/>
    <w:rsid w:val="00B5711B"/>
    <w:rsid w:val="00B617CC"/>
    <w:rsid w:val="00B62206"/>
    <w:rsid w:val="00B62902"/>
    <w:rsid w:val="00B634D8"/>
    <w:rsid w:val="00B63575"/>
    <w:rsid w:val="00B636A6"/>
    <w:rsid w:val="00B6408A"/>
    <w:rsid w:val="00B647F4"/>
    <w:rsid w:val="00B71BB6"/>
    <w:rsid w:val="00B732C2"/>
    <w:rsid w:val="00B75127"/>
    <w:rsid w:val="00B8014F"/>
    <w:rsid w:val="00B82261"/>
    <w:rsid w:val="00B827FA"/>
    <w:rsid w:val="00B913EE"/>
    <w:rsid w:val="00B91ED0"/>
    <w:rsid w:val="00B92222"/>
    <w:rsid w:val="00B92E50"/>
    <w:rsid w:val="00B94B1E"/>
    <w:rsid w:val="00B94BA5"/>
    <w:rsid w:val="00B96020"/>
    <w:rsid w:val="00B97311"/>
    <w:rsid w:val="00BA0367"/>
    <w:rsid w:val="00BA0E88"/>
    <w:rsid w:val="00BA157C"/>
    <w:rsid w:val="00BA18DC"/>
    <w:rsid w:val="00BA37AC"/>
    <w:rsid w:val="00BA49C8"/>
    <w:rsid w:val="00BB23AC"/>
    <w:rsid w:val="00BB76E3"/>
    <w:rsid w:val="00BC0249"/>
    <w:rsid w:val="00BC042B"/>
    <w:rsid w:val="00BC39EA"/>
    <w:rsid w:val="00BC453B"/>
    <w:rsid w:val="00BC4984"/>
    <w:rsid w:val="00BC58A7"/>
    <w:rsid w:val="00BC7664"/>
    <w:rsid w:val="00BC7A30"/>
    <w:rsid w:val="00BD10D8"/>
    <w:rsid w:val="00BD3680"/>
    <w:rsid w:val="00BE11BE"/>
    <w:rsid w:val="00BE17DA"/>
    <w:rsid w:val="00BF2CD2"/>
    <w:rsid w:val="00BF794F"/>
    <w:rsid w:val="00BF7C86"/>
    <w:rsid w:val="00C01FD4"/>
    <w:rsid w:val="00C04BBC"/>
    <w:rsid w:val="00C06A58"/>
    <w:rsid w:val="00C175A8"/>
    <w:rsid w:val="00C22221"/>
    <w:rsid w:val="00C33F95"/>
    <w:rsid w:val="00C359FD"/>
    <w:rsid w:val="00C35D17"/>
    <w:rsid w:val="00C35E80"/>
    <w:rsid w:val="00C40DDC"/>
    <w:rsid w:val="00C42CE0"/>
    <w:rsid w:val="00C43660"/>
    <w:rsid w:val="00C5031D"/>
    <w:rsid w:val="00C5316A"/>
    <w:rsid w:val="00C5422A"/>
    <w:rsid w:val="00C5707E"/>
    <w:rsid w:val="00C57C25"/>
    <w:rsid w:val="00C6178C"/>
    <w:rsid w:val="00C61E4F"/>
    <w:rsid w:val="00C63B10"/>
    <w:rsid w:val="00C65E78"/>
    <w:rsid w:val="00C70BF7"/>
    <w:rsid w:val="00C71D64"/>
    <w:rsid w:val="00C73152"/>
    <w:rsid w:val="00C73848"/>
    <w:rsid w:val="00C73A61"/>
    <w:rsid w:val="00C76D5C"/>
    <w:rsid w:val="00C76F05"/>
    <w:rsid w:val="00C80BF4"/>
    <w:rsid w:val="00C81B55"/>
    <w:rsid w:val="00C8274E"/>
    <w:rsid w:val="00C8339F"/>
    <w:rsid w:val="00C84647"/>
    <w:rsid w:val="00C85064"/>
    <w:rsid w:val="00C8511D"/>
    <w:rsid w:val="00C863EA"/>
    <w:rsid w:val="00C86A5C"/>
    <w:rsid w:val="00C9026F"/>
    <w:rsid w:val="00C91C19"/>
    <w:rsid w:val="00C93E76"/>
    <w:rsid w:val="00C951DE"/>
    <w:rsid w:val="00C9645C"/>
    <w:rsid w:val="00C96ECC"/>
    <w:rsid w:val="00C97952"/>
    <w:rsid w:val="00CA3775"/>
    <w:rsid w:val="00CA3D59"/>
    <w:rsid w:val="00CA485B"/>
    <w:rsid w:val="00CB09C4"/>
    <w:rsid w:val="00CB0E56"/>
    <w:rsid w:val="00CB25AC"/>
    <w:rsid w:val="00CB45BC"/>
    <w:rsid w:val="00CB72D6"/>
    <w:rsid w:val="00CB7D5C"/>
    <w:rsid w:val="00CC086B"/>
    <w:rsid w:val="00CC3707"/>
    <w:rsid w:val="00CD4A40"/>
    <w:rsid w:val="00CD64F4"/>
    <w:rsid w:val="00CD7296"/>
    <w:rsid w:val="00CD7968"/>
    <w:rsid w:val="00CE5F71"/>
    <w:rsid w:val="00CE5FD0"/>
    <w:rsid w:val="00CE68C6"/>
    <w:rsid w:val="00CF040E"/>
    <w:rsid w:val="00CF087D"/>
    <w:rsid w:val="00CF22F9"/>
    <w:rsid w:val="00CF3E64"/>
    <w:rsid w:val="00CF432F"/>
    <w:rsid w:val="00CF5928"/>
    <w:rsid w:val="00CF640F"/>
    <w:rsid w:val="00CF7DBB"/>
    <w:rsid w:val="00D0340D"/>
    <w:rsid w:val="00D03870"/>
    <w:rsid w:val="00D10A28"/>
    <w:rsid w:val="00D11905"/>
    <w:rsid w:val="00D124A8"/>
    <w:rsid w:val="00D12D37"/>
    <w:rsid w:val="00D13AC2"/>
    <w:rsid w:val="00D1637B"/>
    <w:rsid w:val="00D16E16"/>
    <w:rsid w:val="00D22348"/>
    <w:rsid w:val="00D25A3B"/>
    <w:rsid w:val="00D2607F"/>
    <w:rsid w:val="00D26E42"/>
    <w:rsid w:val="00D42800"/>
    <w:rsid w:val="00D441B7"/>
    <w:rsid w:val="00D44BE4"/>
    <w:rsid w:val="00D463E1"/>
    <w:rsid w:val="00D464F3"/>
    <w:rsid w:val="00D5199C"/>
    <w:rsid w:val="00D540BA"/>
    <w:rsid w:val="00D61653"/>
    <w:rsid w:val="00D626F3"/>
    <w:rsid w:val="00D62C9F"/>
    <w:rsid w:val="00D6528B"/>
    <w:rsid w:val="00D66AA2"/>
    <w:rsid w:val="00D70D95"/>
    <w:rsid w:val="00D70DB9"/>
    <w:rsid w:val="00D721D7"/>
    <w:rsid w:val="00D73F77"/>
    <w:rsid w:val="00D76DAC"/>
    <w:rsid w:val="00D853E1"/>
    <w:rsid w:val="00D90613"/>
    <w:rsid w:val="00D9301C"/>
    <w:rsid w:val="00D9361E"/>
    <w:rsid w:val="00D974CC"/>
    <w:rsid w:val="00D97D34"/>
    <w:rsid w:val="00DA15BE"/>
    <w:rsid w:val="00DA1784"/>
    <w:rsid w:val="00DA2A79"/>
    <w:rsid w:val="00DA3D64"/>
    <w:rsid w:val="00DA5601"/>
    <w:rsid w:val="00DB19C2"/>
    <w:rsid w:val="00DB283A"/>
    <w:rsid w:val="00DB2D7D"/>
    <w:rsid w:val="00DB6642"/>
    <w:rsid w:val="00DC2081"/>
    <w:rsid w:val="00DC243D"/>
    <w:rsid w:val="00DC6CE1"/>
    <w:rsid w:val="00DC785D"/>
    <w:rsid w:val="00DD1330"/>
    <w:rsid w:val="00DD2D7E"/>
    <w:rsid w:val="00DD36DA"/>
    <w:rsid w:val="00DD3F16"/>
    <w:rsid w:val="00DE05EF"/>
    <w:rsid w:val="00DE1517"/>
    <w:rsid w:val="00DE2F71"/>
    <w:rsid w:val="00DE3675"/>
    <w:rsid w:val="00DE6E11"/>
    <w:rsid w:val="00DE7140"/>
    <w:rsid w:val="00DE7DFD"/>
    <w:rsid w:val="00DF4516"/>
    <w:rsid w:val="00DF60C4"/>
    <w:rsid w:val="00E01CFF"/>
    <w:rsid w:val="00E02BC8"/>
    <w:rsid w:val="00E04F82"/>
    <w:rsid w:val="00E13149"/>
    <w:rsid w:val="00E14DE1"/>
    <w:rsid w:val="00E164B7"/>
    <w:rsid w:val="00E1725D"/>
    <w:rsid w:val="00E20FE2"/>
    <w:rsid w:val="00E22BFC"/>
    <w:rsid w:val="00E22CAA"/>
    <w:rsid w:val="00E22D61"/>
    <w:rsid w:val="00E27BA6"/>
    <w:rsid w:val="00E34F8C"/>
    <w:rsid w:val="00E40E02"/>
    <w:rsid w:val="00E44620"/>
    <w:rsid w:val="00E45D95"/>
    <w:rsid w:val="00E47912"/>
    <w:rsid w:val="00E47B28"/>
    <w:rsid w:val="00E47F7E"/>
    <w:rsid w:val="00E51D08"/>
    <w:rsid w:val="00E54747"/>
    <w:rsid w:val="00E56359"/>
    <w:rsid w:val="00E6152B"/>
    <w:rsid w:val="00E65CA2"/>
    <w:rsid w:val="00E66ACE"/>
    <w:rsid w:val="00E709CB"/>
    <w:rsid w:val="00E7207C"/>
    <w:rsid w:val="00E73EEA"/>
    <w:rsid w:val="00E754F3"/>
    <w:rsid w:val="00E77032"/>
    <w:rsid w:val="00E77259"/>
    <w:rsid w:val="00E772EA"/>
    <w:rsid w:val="00E77715"/>
    <w:rsid w:val="00E856D8"/>
    <w:rsid w:val="00E879E8"/>
    <w:rsid w:val="00E90932"/>
    <w:rsid w:val="00E90EC5"/>
    <w:rsid w:val="00E9112F"/>
    <w:rsid w:val="00E91DF0"/>
    <w:rsid w:val="00E9332C"/>
    <w:rsid w:val="00E949ED"/>
    <w:rsid w:val="00E956EC"/>
    <w:rsid w:val="00E970A5"/>
    <w:rsid w:val="00E9719D"/>
    <w:rsid w:val="00E975FE"/>
    <w:rsid w:val="00EA0E3D"/>
    <w:rsid w:val="00EA302D"/>
    <w:rsid w:val="00EA3FA4"/>
    <w:rsid w:val="00EA4DDF"/>
    <w:rsid w:val="00EA6C34"/>
    <w:rsid w:val="00EB1849"/>
    <w:rsid w:val="00EB352D"/>
    <w:rsid w:val="00EB3A57"/>
    <w:rsid w:val="00EB7297"/>
    <w:rsid w:val="00EC571A"/>
    <w:rsid w:val="00EC6F44"/>
    <w:rsid w:val="00EC795E"/>
    <w:rsid w:val="00ED0048"/>
    <w:rsid w:val="00ED14B8"/>
    <w:rsid w:val="00ED4F88"/>
    <w:rsid w:val="00ED6058"/>
    <w:rsid w:val="00ED64A4"/>
    <w:rsid w:val="00ED68AA"/>
    <w:rsid w:val="00EE07F5"/>
    <w:rsid w:val="00EE25BE"/>
    <w:rsid w:val="00EE5748"/>
    <w:rsid w:val="00EE5E44"/>
    <w:rsid w:val="00EF201C"/>
    <w:rsid w:val="00EF21D6"/>
    <w:rsid w:val="00EF2E9B"/>
    <w:rsid w:val="00EF541F"/>
    <w:rsid w:val="00EF633F"/>
    <w:rsid w:val="00F01E15"/>
    <w:rsid w:val="00F02FC6"/>
    <w:rsid w:val="00F03B5B"/>
    <w:rsid w:val="00F05840"/>
    <w:rsid w:val="00F06D47"/>
    <w:rsid w:val="00F07A53"/>
    <w:rsid w:val="00F07D1B"/>
    <w:rsid w:val="00F10A7C"/>
    <w:rsid w:val="00F11463"/>
    <w:rsid w:val="00F1559C"/>
    <w:rsid w:val="00F16951"/>
    <w:rsid w:val="00F1733A"/>
    <w:rsid w:val="00F17D4D"/>
    <w:rsid w:val="00F17E49"/>
    <w:rsid w:val="00F21A2A"/>
    <w:rsid w:val="00F232B7"/>
    <w:rsid w:val="00F2565B"/>
    <w:rsid w:val="00F25AB9"/>
    <w:rsid w:val="00F25C59"/>
    <w:rsid w:val="00F2667F"/>
    <w:rsid w:val="00F270B9"/>
    <w:rsid w:val="00F30015"/>
    <w:rsid w:val="00F3312A"/>
    <w:rsid w:val="00F36244"/>
    <w:rsid w:val="00F42EE6"/>
    <w:rsid w:val="00F43F43"/>
    <w:rsid w:val="00F44157"/>
    <w:rsid w:val="00F44A86"/>
    <w:rsid w:val="00F45814"/>
    <w:rsid w:val="00F5064B"/>
    <w:rsid w:val="00F50B11"/>
    <w:rsid w:val="00F51B91"/>
    <w:rsid w:val="00F51CC5"/>
    <w:rsid w:val="00F537CF"/>
    <w:rsid w:val="00F55260"/>
    <w:rsid w:val="00F55E32"/>
    <w:rsid w:val="00F56F8B"/>
    <w:rsid w:val="00F609FE"/>
    <w:rsid w:val="00F62317"/>
    <w:rsid w:val="00F623DF"/>
    <w:rsid w:val="00F635DA"/>
    <w:rsid w:val="00F73F3D"/>
    <w:rsid w:val="00F74106"/>
    <w:rsid w:val="00F804AF"/>
    <w:rsid w:val="00F8095B"/>
    <w:rsid w:val="00F828A5"/>
    <w:rsid w:val="00F833C8"/>
    <w:rsid w:val="00F9198B"/>
    <w:rsid w:val="00F93838"/>
    <w:rsid w:val="00F95E2C"/>
    <w:rsid w:val="00FA0F61"/>
    <w:rsid w:val="00FA1FF1"/>
    <w:rsid w:val="00FA4858"/>
    <w:rsid w:val="00FA5458"/>
    <w:rsid w:val="00FA6E80"/>
    <w:rsid w:val="00FB3000"/>
    <w:rsid w:val="00FB66F1"/>
    <w:rsid w:val="00FC39DF"/>
    <w:rsid w:val="00FC4570"/>
    <w:rsid w:val="00FC5431"/>
    <w:rsid w:val="00FD1F0D"/>
    <w:rsid w:val="00FD4C92"/>
    <w:rsid w:val="00FD5814"/>
    <w:rsid w:val="00FD6AE8"/>
    <w:rsid w:val="00FD7089"/>
    <w:rsid w:val="00FD784D"/>
    <w:rsid w:val="00FE0FF4"/>
    <w:rsid w:val="00FE2718"/>
    <w:rsid w:val="00FE4999"/>
    <w:rsid w:val="00FE5026"/>
    <w:rsid w:val="00FE527F"/>
    <w:rsid w:val="00FF02D1"/>
    <w:rsid w:val="00FF3774"/>
    <w:rsid w:val="00FF73E4"/>
    <w:rsid w:val="00FF793D"/>
    <w:rsid w:val="00FF7B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6A0D57"/>
    <w:pPr>
      <w:wordWrap w:val="0"/>
      <w:snapToGrid w:val="0"/>
      <w:spacing w:line="360" w:lineRule="auto"/>
      <w:ind w:firstLine="480"/>
    </w:pPr>
    <w:rPr>
      <w:rFonts w:ascii="Times New Roman" w:eastAsia="標楷體" w:hAnsi="Times New Roman" w:cs="Times New Roman"/>
    </w:rPr>
  </w:style>
  <w:style w:type="paragraph" w:styleId="1">
    <w:name w:val="heading 1"/>
    <w:next w:val="a0"/>
    <w:link w:val="10"/>
    <w:autoRedefine/>
    <w:uiPriority w:val="9"/>
    <w:qFormat/>
    <w:rsid w:val="00504C29"/>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2">
    <w:name w:val="heading 2"/>
    <w:next w:val="a0"/>
    <w:link w:val="20"/>
    <w:autoRedefine/>
    <w:uiPriority w:val="9"/>
    <w:unhideWhenUsed/>
    <w:qFormat/>
    <w:rsid w:val="003F0F3E"/>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3">
    <w:name w:val="heading 3"/>
    <w:basedOn w:val="a0"/>
    <w:next w:val="a0"/>
    <w:link w:val="30"/>
    <w:uiPriority w:val="9"/>
    <w:unhideWhenUsed/>
    <w:qFormat/>
    <w:rsid w:val="001E4F18"/>
    <w:pPr>
      <w:keepNext/>
      <w:numPr>
        <w:ilvl w:val="2"/>
        <w:numId w:val="13"/>
      </w:numPr>
      <w:outlineLvl w:val="2"/>
    </w:pPr>
    <w:rPr>
      <w:rFonts w:cstheme="majorBidi"/>
      <w:sz w:val="28"/>
      <w:szCs w:val="28"/>
    </w:rPr>
  </w:style>
  <w:style w:type="paragraph" w:styleId="4">
    <w:name w:val="heading 4"/>
    <w:basedOn w:val="a0"/>
    <w:next w:val="a0"/>
    <w:link w:val="40"/>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0"/>
    <w:next w:val="a0"/>
    <w:link w:val="70"/>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0"/>
    <w:next w:val="a0"/>
    <w:link w:val="80"/>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504C29"/>
    <w:rPr>
      <w:rFonts w:ascii="Times New Roman" w:eastAsia="標楷體" w:hAnsi="Times New Roman" w:cs="Times New Roman"/>
      <w:b/>
      <w:bCs/>
      <w:kern w:val="52"/>
      <w:sz w:val="36"/>
      <w:szCs w:val="52"/>
    </w:rPr>
  </w:style>
  <w:style w:type="paragraph" w:styleId="a">
    <w:name w:val="Title"/>
    <w:basedOn w:val="a0"/>
    <w:next w:val="a0"/>
    <w:link w:val="a4"/>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a4">
    <w:name w:val="標題 字元"/>
    <w:basedOn w:val="a1"/>
    <w:link w:val="a"/>
    <w:uiPriority w:val="10"/>
    <w:rsid w:val="00B617CC"/>
    <w:rPr>
      <w:rFonts w:ascii="Times New Roman" w:eastAsia="BiauKai" w:hAnsi="Times New Roman" w:cstheme="majorBidi"/>
      <w:b/>
      <w:bCs/>
      <w:sz w:val="36"/>
      <w:szCs w:val="36"/>
    </w:rPr>
  </w:style>
  <w:style w:type="character" w:customStyle="1" w:styleId="20">
    <w:name w:val="標題 2 字元"/>
    <w:basedOn w:val="a1"/>
    <w:link w:val="2"/>
    <w:uiPriority w:val="9"/>
    <w:rsid w:val="003F0F3E"/>
    <w:rPr>
      <w:rFonts w:ascii="Times New Roman" w:eastAsia="標楷體" w:hAnsi="Times New Roman" w:cs="Times New Roman"/>
      <w:b/>
      <w:bCs/>
      <w:sz w:val="32"/>
      <w:szCs w:val="48"/>
    </w:rPr>
  </w:style>
  <w:style w:type="paragraph" w:styleId="a5">
    <w:name w:val="header"/>
    <w:basedOn w:val="a0"/>
    <w:link w:val="a6"/>
    <w:uiPriority w:val="99"/>
    <w:unhideWhenUsed/>
    <w:rsid w:val="00CB45BC"/>
    <w:pPr>
      <w:tabs>
        <w:tab w:val="center" w:pos="4153"/>
        <w:tab w:val="right" w:pos="8306"/>
      </w:tabs>
    </w:pPr>
    <w:rPr>
      <w:sz w:val="20"/>
      <w:szCs w:val="20"/>
    </w:rPr>
  </w:style>
  <w:style w:type="character" w:customStyle="1" w:styleId="a6">
    <w:name w:val="頁首 字元"/>
    <w:basedOn w:val="a1"/>
    <w:link w:val="a5"/>
    <w:uiPriority w:val="99"/>
    <w:rsid w:val="00CB45BC"/>
    <w:rPr>
      <w:rFonts w:ascii="Times New Roman" w:eastAsia="BiauKai" w:hAnsi="Times New Roman"/>
      <w:sz w:val="20"/>
      <w:szCs w:val="20"/>
    </w:rPr>
  </w:style>
  <w:style w:type="paragraph" w:styleId="a7">
    <w:name w:val="footer"/>
    <w:basedOn w:val="a0"/>
    <w:link w:val="a8"/>
    <w:uiPriority w:val="99"/>
    <w:unhideWhenUsed/>
    <w:rsid w:val="00CB45BC"/>
    <w:pPr>
      <w:tabs>
        <w:tab w:val="center" w:pos="4153"/>
        <w:tab w:val="right" w:pos="8306"/>
      </w:tabs>
    </w:pPr>
    <w:rPr>
      <w:sz w:val="20"/>
      <w:szCs w:val="20"/>
    </w:rPr>
  </w:style>
  <w:style w:type="character" w:customStyle="1" w:styleId="a8">
    <w:name w:val="頁尾 字元"/>
    <w:basedOn w:val="a1"/>
    <w:link w:val="a7"/>
    <w:uiPriority w:val="99"/>
    <w:rsid w:val="00CB45BC"/>
    <w:rPr>
      <w:rFonts w:ascii="Times New Roman" w:eastAsia="BiauKai" w:hAnsi="Times New Roman"/>
      <w:sz w:val="20"/>
      <w:szCs w:val="20"/>
    </w:rPr>
  </w:style>
  <w:style w:type="character" w:customStyle="1" w:styleId="30">
    <w:name w:val="標題 3 字元"/>
    <w:basedOn w:val="a1"/>
    <w:link w:val="3"/>
    <w:uiPriority w:val="9"/>
    <w:rsid w:val="001E4F18"/>
    <w:rPr>
      <w:rFonts w:ascii="Times New Roman" w:eastAsia="BiauKai" w:hAnsi="Times New Roman" w:cstheme="majorBidi"/>
      <w:sz w:val="28"/>
      <w:szCs w:val="28"/>
    </w:rPr>
  </w:style>
  <w:style w:type="character" w:customStyle="1" w:styleId="40">
    <w:name w:val="標題 4 字元"/>
    <w:basedOn w:val="a1"/>
    <w:link w:val="4"/>
    <w:uiPriority w:val="9"/>
    <w:rsid w:val="00987B80"/>
    <w:rPr>
      <w:rFonts w:asciiTheme="majorHAnsi" w:eastAsiaTheme="majorEastAsia" w:hAnsiTheme="majorHAnsi" w:cstheme="majorBidi"/>
      <w:sz w:val="36"/>
      <w:szCs w:val="36"/>
    </w:rPr>
  </w:style>
  <w:style w:type="character" w:customStyle="1" w:styleId="50">
    <w:name w:val="標題 5 字元"/>
    <w:basedOn w:val="a1"/>
    <w:link w:val="5"/>
    <w:uiPriority w:val="9"/>
    <w:rsid w:val="00987B80"/>
    <w:rPr>
      <w:rFonts w:asciiTheme="majorHAnsi" w:eastAsiaTheme="majorEastAsia" w:hAnsiTheme="majorHAnsi" w:cstheme="majorBidi"/>
      <w:b/>
      <w:bCs/>
      <w:sz w:val="36"/>
      <w:szCs w:val="36"/>
    </w:rPr>
  </w:style>
  <w:style w:type="paragraph" w:styleId="a9">
    <w:name w:val="Revision"/>
    <w:hidden/>
    <w:uiPriority w:val="99"/>
    <w:semiHidden/>
    <w:rsid w:val="000C70C5"/>
    <w:rPr>
      <w:rFonts w:ascii="Times New Roman" w:eastAsia="BiauKai" w:hAnsi="Times New Roman"/>
    </w:rPr>
  </w:style>
  <w:style w:type="paragraph" w:styleId="aa">
    <w:name w:val="Balloon Text"/>
    <w:basedOn w:val="a0"/>
    <w:link w:val="ab"/>
    <w:uiPriority w:val="99"/>
    <w:semiHidden/>
    <w:unhideWhenUsed/>
    <w:rsid w:val="000C70C5"/>
    <w:pPr>
      <w:spacing w:line="240" w:lineRule="auto"/>
    </w:pPr>
    <w:rPr>
      <w:rFonts w:ascii="Heiti TC Light" w:eastAsia="Heiti TC Light"/>
      <w:sz w:val="18"/>
      <w:szCs w:val="18"/>
    </w:rPr>
  </w:style>
  <w:style w:type="character" w:customStyle="1" w:styleId="ab">
    <w:name w:val="註解方塊文字 字元"/>
    <w:basedOn w:val="a1"/>
    <w:link w:val="aa"/>
    <w:uiPriority w:val="99"/>
    <w:semiHidden/>
    <w:rsid w:val="000C70C5"/>
    <w:rPr>
      <w:rFonts w:ascii="Heiti TC Light" w:eastAsia="Heiti TC Light" w:hAnsi="Times New Roman"/>
      <w:sz w:val="18"/>
      <w:szCs w:val="18"/>
    </w:rPr>
  </w:style>
  <w:style w:type="paragraph" w:styleId="ac">
    <w:name w:val="Document Map"/>
    <w:basedOn w:val="a0"/>
    <w:link w:val="ad"/>
    <w:uiPriority w:val="99"/>
    <w:semiHidden/>
    <w:unhideWhenUsed/>
    <w:rsid w:val="000C70C5"/>
    <w:rPr>
      <w:rFonts w:ascii="Heiti TC Light" w:eastAsia="Heiti TC Light"/>
    </w:rPr>
  </w:style>
  <w:style w:type="character" w:customStyle="1" w:styleId="ad">
    <w:name w:val="文件引導模式 字元"/>
    <w:basedOn w:val="a1"/>
    <w:link w:val="ac"/>
    <w:uiPriority w:val="99"/>
    <w:semiHidden/>
    <w:rsid w:val="000C70C5"/>
    <w:rPr>
      <w:rFonts w:ascii="Heiti TC Light" w:eastAsia="Heiti TC Light" w:hAnsi="Times New Roman"/>
    </w:rPr>
  </w:style>
  <w:style w:type="paragraph" w:styleId="ae">
    <w:name w:val="table of figures"/>
    <w:basedOn w:val="a0"/>
    <w:next w:val="a0"/>
    <w:uiPriority w:val="99"/>
    <w:unhideWhenUsed/>
    <w:rsid w:val="00654502"/>
    <w:pPr>
      <w:ind w:firstLine="0"/>
    </w:pPr>
    <w:rPr>
      <w:rFonts w:asciiTheme="minorHAnsi" w:hAnsiTheme="minorHAnsi"/>
      <w:smallCaps/>
      <w:sz w:val="20"/>
      <w:szCs w:val="20"/>
    </w:rPr>
  </w:style>
  <w:style w:type="paragraph" w:styleId="af">
    <w:name w:val="footnote text"/>
    <w:basedOn w:val="a0"/>
    <w:link w:val="af0"/>
    <w:uiPriority w:val="99"/>
    <w:unhideWhenUsed/>
    <w:rsid w:val="000569FF"/>
    <w:rPr>
      <w:sz w:val="20"/>
      <w:szCs w:val="20"/>
    </w:rPr>
  </w:style>
  <w:style w:type="character" w:customStyle="1" w:styleId="af0">
    <w:name w:val="註腳文字 字元"/>
    <w:basedOn w:val="a1"/>
    <w:link w:val="af"/>
    <w:uiPriority w:val="99"/>
    <w:rsid w:val="000569FF"/>
    <w:rPr>
      <w:rFonts w:ascii="Times New Roman" w:eastAsia="BiauKai" w:hAnsi="Times New Roman"/>
      <w:sz w:val="20"/>
      <w:szCs w:val="20"/>
    </w:rPr>
  </w:style>
  <w:style w:type="character" w:styleId="af1">
    <w:name w:val="footnote reference"/>
    <w:basedOn w:val="a1"/>
    <w:uiPriority w:val="99"/>
    <w:unhideWhenUsed/>
    <w:rsid w:val="000569FF"/>
    <w:rPr>
      <w:vertAlign w:val="superscript"/>
    </w:rPr>
  </w:style>
  <w:style w:type="paragraph" w:styleId="af2">
    <w:name w:val="caption"/>
    <w:basedOn w:val="a0"/>
    <w:next w:val="a0"/>
    <w:autoRedefine/>
    <w:uiPriority w:val="35"/>
    <w:unhideWhenUsed/>
    <w:qFormat/>
    <w:rsid w:val="00A72415"/>
    <w:pPr>
      <w:spacing w:afterLines="100" w:after="423" w:line="240" w:lineRule="auto"/>
      <w:ind w:firstLine="0"/>
      <w:jc w:val="center"/>
    </w:pPr>
    <w:rPr>
      <w:rFonts w:ascii="標楷體" w:hAnsi="標楷體"/>
      <w:szCs w:val="20"/>
    </w:rPr>
  </w:style>
  <w:style w:type="paragraph" w:customStyle="1" w:styleId="af3">
    <w:name w:val="圖片"/>
    <w:basedOn w:val="a0"/>
    <w:qFormat/>
    <w:rsid w:val="00C96ECC"/>
    <w:pPr>
      <w:keepNext/>
      <w:spacing w:line="240" w:lineRule="auto"/>
      <w:jc w:val="center"/>
    </w:pPr>
    <w:rPr>
      <w:noProof/>
    </w:rPr>
  </w:style>
  <w:style w:type="table" w:styleId="af4">
    <w:name w:val="Table Grid"/>
    <w:basedOn w:val="a2"/>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5">
    <w:name w:val="論文表格"/>
    <w:basedOn w:val="a2"/>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f6">
    <w:name w:val="表格標題列"/>
    <w:basedOn w:val="a0"/>
    <w:qFormat/>
    <w:rsid w:val="00753AF1"/>
    <w:pPr>
      <w:ind w:firstLine="0"/>
    </w:pPr>
    <w:rPr>
      <w:b/>
      <w:bCs/>
    </w:rPr>
  </w:style>
  <w:style w:type="paragraph" w:customStyle="1" w:styleId="af7">
    <w:name w:val="表格文字內容"/>
    <w:basedOn w:val="a0"/>
    <w:qFormat/>
    <w:rsid w:val="00753AF1"/>
    <w:pPr>
      <w:ind w:firstLine="0"/>
    </w:pPr>
  </w:style>
  <w:style w:type="paragraph" w:customStyle="1" w:styleId="af8">
    <w:name w:val="表格附註"/>
    <w:basedOn w:val="a0"/>
    <w:qFormat/>
    <w:rsid w:val="00532727"/>
    <w:pPr>
      <w:ind w:firstLine="0"/>
    </w:pPr>
    <w:rPr>
      <w:sz w:val="20"/>
    </w:rPr>
  </w:style>
  <w:style w:type="paragraph" w:customStyle="1" w:styleId="af9">
    <w:name w:val="表格標號"/>
    <w:basedOn w:val="af2"/>
    <w:qFormat/>
    <w:rsid w:val="00774702"/>
    <w:pPr>
      <w:keepNext/>
      <w:spacing w:afterLines="0" w:after="0"/>
    </w:pPr>
  </w:style>
  <w:style w:type="character" w:styleId="afa">
    <w:name w:val="Placeholder Text"/>
    <w:basedOn w:val="a1"/>
    <w:uiPriority w:val="99"/>
    <w:semiHidden/>
    <w:rsid w:val="00A252C7"/>
    <w:rPr>
      <w:color w:val="808080"/>
    </w:rPr>
  </w:style>
  <w:style w:type="paragraph" w:customStyle="1" w:styleId="afb">
    <w:name w:val="方程式標號"/>
    <w:basedOn w:val="a0"/>
    <w:qFormat/>
    <w:rsid w:val="0089037E"/>
    <w:pPr>
      <w:tabs>
        <w:tab w:val="right" w:pos="720"/>
      </w:tabs>
      <w:jc w:val="right"/>
    </w:pPr>
  </w:style>
  <w:style w:type="table" w:customStyle="1" w:styleId="afc">
    <w:name w:val="方程式表格"/>
    <w:basedOn w:val="a2"/>
    <w:uiPriority w:val="99"/>
    <w:rsid w:val="0089037E"/>
    <w:tblPr/>
  </w:style>
  <w:style w:type="paragraph" w:styleId="11">
    <w:name w:val="toc 1"/>
    <w:basedOn w:val="a0"/>
    <w:next w:val="a0"/>
    <w:autoRedefine/>
    <w:uiPriority w:val="39"/>
    <w:unhideWhenUsed/>
    <w:rsid w:val="00157B7D"/>
    <w:pPr>
      <w:tabs>
        <w:tab w:val="right" w:pos="8290"/>
      </w:tabs>
      <w:spacing w:before="360" w:line="240" w:lineRule="auto"/>
    </w:pPr>
    <w:rPr>
      <w:rFonts w:asciiTheme="majorHAnsi" w:hAnsiTheme="majorHAnsi" w:cstheme="majorHAnsi"/>
      <w:b/>
      <w:bCs/>
      <w:caps/>
    </w:rPr>
  </w:style>
  <w:style w:type="paragraph" w:styleId="21">
    <w:name w:val="toc 2"/>
    <w:basedOn w:val="a0"/>
    <w:next w:val="a0"/>
    <w:autoRedefine/>
    <w:uiPriority w:val="39"/>
    <w:unhideWhenUsed/>
    <w:rsid w:val="008D0718"/>
    <w:pPr>
      <w:spacing w:before="240"/>
    </w:pPr>
    <w:rPr>
      <w:rFonts w:asciiTheme="minorHAnsi" w:hAnsiTheme="minorHAnsi"/>
      <w:b/>
      <w:bCs/>
      <w:sz w:val="20"/>
      <w:szCs w:val="20"/>
    </w:rPr>
  </w:style>
  <w:style w:type="paragraph" w:styleId="31">
    <w:name w:val="toc 3"/>
    <w:basedOn w:val="a0"/>
    <w:next w:val="a0"/>
    <w:autoRedefine/>
    <w:uiPriority w:val="39"/>
    <w:unhideWhenUsed/>
    <w:rsid w:val="008D0718"/>
    <w:pPr>
      <w:ind w:left="240"/>
    </w:pPr>
    <w:rPr>
      <w:rFonts w:asciiTheme="minorHAnsi" w:hAnsiTheme="minorHAnsi"/>
      <w:sz w:val="20"/>
      <w:szCs w:val="20"/>
    </w:rPr>
  </w:style>
  <w:style w:type="paragraph" w:styleId="41">
    <w:name w:val="toc 4"/>
    <w:basedOn w:val="a0"/>
    <w:next w:val="a0"/>
    <w:autoRedefine/>
    <w:uiPriority w:val="39"/>
    <w:unhideWhenUsed/>
    <w:rsid w:val="00E02BC8"/>
    <w:pPr>
      <w:ind w:left="480"/>
    </w:pPr>
    <w:rPr>
      <w:rFonts w:asciiTheme="minorHAnsi" w:hAnsiTheme="minorHAnsi"/>
      <w:sz w:val="20"/>
      <w:szCs w:val="20"/>
    </w:rPr>
  </w:style>
  <w:style w:type="paragraph" w:styleId="51">
    <w:name w:val="toc 5"/>
    <w:basedOn w:val="a0"/>
    <w:next w:val="a0"/>
    <w:autoRedefine/>
    <w:uiPriority w:val="39"/>
    <w:unhideWhenUsed/>
    <w:rsid w:val="000F6DBE"/>
    <w:pPr>
      <w:ind w:left="720"/>
    </w:pPr>
    <w:rPr>
      <w:rFonts w:asciiTheme="minorHAnsi" w:hAnsiTheme="minorHAnsi"/>
      <w:sz w:val="20"/>
      <w:szCs w:val="20"/>
    </w:rPr>
  </w:style>
  <w:style w:type="paragraph" w:styleId="61">
    <w:name w:val="toc 6"/>
    <w:basedOn w:val="a0"/>
    <w:next w:val="a0"/>
    <w:autoRedefine/>
    <w:uiPriority w:val="39"/>
    <w:unhideWhenUsed/>
    <w:rsid w:val="000F6DBE"/>
    <w:pPr>
      <w:ind w:left="960"/>
    </w:pPr>
    <w:rPr>
      <w:rFonts w:asciiTheme="minorHAnsi" w:hAnsiTheme="minorHAnsi"/>
      <w:sz w:val="20"/>
      <w:szCs w:val="20"/>
    </w:rPr>
  </w:style>
  <w:style w:type="paragraph" w:styleId="71">
    <w:name w:val="toc 7"/>
    <w:basedOn w:val="a0"/>
    <w:next w:val="a0"/>
    <w:autoRedefine/>
    <w:uiPriority w:val="39"/>
    <w:unhideWhenUsed/>
    <w:rsid w:val="000F6DBE"/>
    <w:pPr>
      <w:ind w:left="1200"/>
    </w:pPr>
    <w:rPr>
      <w:rFonts w:asciiTheme="minorHAnsi" w:hAnsiTheme="minorHAnsi"/>
      <w:sz w:val="20"/>
      <w:szCs w:val="20"/>
    </w:rPr>
  </w:style>
  <w:style w:type="paragraph" w:styleId="81">
    <w:name w:val="toc 8"/>
    <w:basedOn w:val="a0"/>
    <w:next w:val="a0"/>
    <w:autoRedefine/>
    <w:uiPriority w:val="39"/>
    <w:unhideWhenUsed/>
    <w:rsid w:val="000F6DBE"/>
    <w:pPr>
      <w:ind w:left="1440"/>
    </w:pPr>
    <w:rPr>
      <w:rFonts w:asciiTheme="minorHAnsi" w:hAnsiTheme="minorHAnsi"/>
      <w:sz w:val="20"/>
      <w:szCs w:val="20"/>
    </w:rPr>
  </w:style>
  <w:style w:type="paragraph" w:styleId="91">
    <w:name w:val="toc 9"/>
    <w:basedOn w:val="a0"/>
    <w:next w:val="a0"/>
    <w:autoRedefine/>
    <w:uiPriority w:val="39"/>
    <w:unhideWhenUsed/>
    <w:rsid w:val="000F6DBE"/>
    <w:pPr>
      <w:ind w:left="1680"/>
    </w:pPr>
    <w:rPr>
      <w:rFonts w:asciiTheme="minorHAnsi" w:hAnsiTheme="minorHAnsi"/>
      <w:sz w:val="20"/>
      <w:szCs w:val="20"/>
    </w:rPr>
  </w:style>
  <w:style w:type="character" w:styleId="afd">
    <w:name w:val="page number"/>
    <w:basedOn w:val="a1"/>
    <w:uiPriority w:val="99"/>
    <w:semiHidden/>
    <w:unhideWhenUsed/>
    <w:rsid w:val="00960420"/>
  </w:style>
  <w:style w:type="paragraph" w:styleId="afe">
    <w:name w:val="List Paragraph"/>
    <w:basedOn w:val="a0"/>
    <w:uiPriority w:val="34"/>
    <w:rsid w:val="000F57B4"/>
    <w:pPr>
      <w:ind w:left="720"/>
      <w:contextualSpacing/>
    </w:pPr>
  </w:style>
  <w:style w:type="paragraph" w:styleId="aff">
    <w:name w:val="Bibliography"/>
    <w:basedOn w:val="a0"/>
    <w:next w:val="a0"/>
    <w:uiPriority w:val="37"/>
    <w:unhideWhenUsed/>
    <w:rsid w:val="00D70D95"/>
    <w:pPr>
      <w:tabs>
        <w:tab w:val="left" w:pos="504"/>
      </w:tabs>
      <w:spacing w:line="240" w:lineRule="auto"/>
      <w:ind w:left="504" w:hanging="504"/>
    </w:pPr>
  </w:style>
  <w:style w:type="paragraph" w:styleId="aff0">
    <w:name w:val="TOC Heading"/>
    <w:basedOn w:val="1"/>
    <w:next w:val="a0"/>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aff1">
    <w:name w:val="Hyperlink"/>
    <w:basedOn w:val="a1"/>
    <w:uiPriority w:val="99"/>
    <w:unhideWhenUsed/>
    <w:rsid w:val="008A456C"/>
    <w:rPr>
      <w:color w:val="0000FF" w:themeColor="hyperlink"/>
      <w:u w:val="single"/>
    </w:rPr>
  </w:style>
  <w:style w:type="character" w:customStyle="1" w:styleId="60">
    <w:name w:val="標題 6 字元"/>
    <w:basedOn w:val="a1"/>
    <w:link w:val="6"/>
    <w:uiPriority w:val="9"/>
    <w:semiHidden/>
    <w:rsid w:val="00CB25AC"/>
    <w:rPr>
      <w:rFonts w:asciiTheme="majorHAnsi" w:eastAsiaTheme="majorEastAsia" w:hAnsiTheme="majorHAnsi" w:cstheme="majorBidi"/>
      <w:color w:val="243F60" w:themeColor="accent1" w:themeShade="7F"/>
    </w:rPr>
  </w:style>
  <w:style w:type="character" w:customStyle="1" w:styleId="70">
    <w:name w:val="標題 7 字元"/>
    <w:basedOn w:val="a1"/>
    <w:link w:val="7"/>
    <w:uiPriority w:val="9"/>
    <w:semiHidden/>
    <w:rsid w:val="00CB25AC"/>
    <w:rPr>
      <w:rFonts w:asciiTheme="majorHAnsi" w:eastAsiaTheme="majorEastAsia" w:hAnsiTheme="majorHAnsi" w:cstheme="majorBidi"/>
      <w:i/>
      <w:iCs/>
      <w:color w:val="243F60" w:themeColor="accent1" w:themeShade="7F"/>
    </w:rPr>
  </w:style>
  <w:style w:type="character" w:customStyle="1" w:styleId="80">
    <w:name w:val="標題 8 字元"/>
    <w:basedOn w:val="a1"/>
    <w:link w:val="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90">
    <w:name w:val="標題 9 字元"/>
    <w:basedOn w:val="a1"/>
    <w:link w:val="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a1"/>
    <w:rsid w:val="006667AC"/>
  </w:style>
  <w:style w:type="character" w:customStyle="1" w:styleId="langwithname">
    <w:name w:val="langwithname"/>
    <w:basedOn w:val="a1"/>
    <w:rsid w:val="00E879E8"/>
  </w:style>
  <w:style w:type="character" w:customStyle="1" w:styleId="ilfuvd">
    <w:name w:val="ilfuvd"/>
    <w:basedOn w:val="a1"/>
    <w:rsid w:val="00471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124690557">
      <w:bodyDiv w:val="1"/>
      <w:marLeft w:val="0"/>
      <w:marRight w:val="0"/>
      <w:marTop w:val="0"/>
      <w:marBottom w:val="0"/>
      <w:divBdr>
        <w:top w:val="none" w:sz="0" w:space="0" w:color="auto"/>
        <w:left w:val="none" w:sz="0" w:space="0" w:color="auto"/>
        <w:bottom w:val="none" w:sz="0" w:space="0" w:color="auto"/>
        <w:right w:val="none" w:sz="0" w:space="0" w:color="auto"/>
      </w:divBdr>
    </w:div>
    <w:div w:id="1171143017">
      <w:bodyDiv w:val="1"/>
      <w:marLeft w:val="0"/>
      <w:marRight w:val="0"/>
      <w:marTop w:val="0"/>
      <w:marBottom w:val="0"/>
      <w:divBdr>
        <w:top w:val="none" w:sz="0" w:space="0" w:color="auto"/>
        <w:left w:val="none" w:sz="0" w:space="0" w:color="auto"/>
        <w:bottom w:val="none" w:sz="0" w:space="0" w:color="auto"/>
        <w:right w:val="none" w:sz="0" w:space="0" w:color="auto"/>
      </w:divBdr>
      <w:divsChild>
        <w:div w:id="1459256868">
          <w:marLeft w:val="0"/>
          <w:marRight w:val="0"/>
          <w:marTop w:val="0"/>
          <w:marBottom w:val="0"/>
          <w:divBdr>
            <w:top w:val="none" w:sz="0" w:space="0" w:color="auto"/>
            <w:left w:val="none" w:sz="0" w:space="0" w:color="auto"/>
            <w:bottom w:val="none" w:sz="0" w:space="0" w:color="auto"/>
            <w:right w:val="none" w:sz="0" w:space="0" w:color="auto"/>
          </w:divBdr>
        </w:div>
      </w:divsChild>
    </w:div>
    <w:div w:id="1241137601">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946308806">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BEC754-CE2A-2A4E-BEF9-103EE2724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TotalTime>
  <Pages>30</Pages>
  <Words>23564</Words>
  <Characters>134315</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Microsoft Office 使用者</cp:lastModifiedBy>
  <cp:revision>1034</cp:revision>
  <dcterms:created xsi:type="dcterms:W3CDTF">2017-05-21T17:26:00Z</dcterms:created>
  <dcterms:modified xsi:type="dcterms:W3CDTF">2018-10-2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7w2lfSs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